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Lilach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1FA61AB3"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ins w:id="0" w:author="Yoav Ram" w:date="2018-12-17T12:24:00Z">
        <w:r w:rsidR="00627F1B">
          <w:t>isolates</w:t>
        </w:r>
      </w:ins>
      <w:ins w:id="1" w:author="Yoav Ram" w:date="2018-12-17T12:25:00Z">
        <w:r w:rsidR="00627F1B">
          <w:t xml:space="preserve"> of</w:t>
        </w:r>
      </w:ins>
      <w:ins w:id="2" w:author="Yoav Ram" w:date="2018-12-17T12:24:00Z">
        <w:r w:rsidR="00627F1B">
          <w:t xml:space="preserve"> </w:t>
        </w:r>
      </w:ins>
      <w:r w:rsidR="00897E1D" w:rsidRPr="00A9402F">
        <w:t xml:space="preserve">non-model organisms, and do not </w:t>
      </w:r>
      <w:r w:rsidR="00BC7D12">
        <w:t xml:space="preserve">readily </w:t>
      </w:r>
      <w:r w:rsidR="00897E1D" w:rsidRPr="00A9402F">
        <w:t>provide information on the growth differences</w:t>
      </w:r>
      <w:r w:rsidR="003876FB">
        <w:t xml:space="preserve"> that </w:t>
      </w:r>
      <w:r w:rsidR="003876FB" w:rsidRPr="00A9402F">
        <w:t>underlie</w:t>
      </w:r>
      <w:r w:rsidR="003876FB">
        <w:t xml:space="preserve"> competitive ability</w:t>
      </w:r>
      <w:r w:rsidR="00897E1D" w:rsidRPr="00A9402F">
        <w:t>.</w:t>
      </w:r>
      <w:r w:rsidR="003F6874" w:rsidRPr="003F6874">
        <w:t xml:space="preserve"> </w:t>
      </w:r>
      <w:del w:id="3" w:author="Yoav Ram" w:date="2018-12-17T12:23:00Z">
        <w:r w:rsidR="003F6874" w:rsidDel="00627F1B">
          <w:delText>As well</w:delText>
        </w:r>
      </w:del>
      <w:ins w:id="4" w:author="Yoav Ram" w:date="2018-12-17T12:23:00Z">
        <w:r w:rsidR="00627F1B">
          <w:t>In addition</w:t>
        </w:r>
      </w:ins>
      <w:r w:rsidR="003F6874">
        <w:t xml:space="preserve">, competition experiments require that competing strains are grown in the same growth environment, so </w:t>
      </w:r>
      <w:del w:id="5" w:author="Yoav Ram" w:date="2018-12-17T12:23:00Z">
        <w:r w:rsidR="003F6874" w:rsidDel="00627F1B">
          <w:delText xml:space="preserve">that </w:delText>
        </w:r>
      </w:del>
      <w:r w:rsidR="003F6874">
        <w:t>they cannot be used to infer the fitness consequence of different environmental perturbations on the same genotype.</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77454A20"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del w:id="6" w:author="Yoav Ram" w:date="2018-12-17T12:25:00Z">
        <w:r w:rsidR="000F5DC3" w:rsidDel="00627F1B">
          <w:delText xml:space="preserve">used </w:delText>
        </w:r>
      </w:del>
      <w:ins w:id="7" w:author="Yoav Ram" w:date="2018-12-17T12:25:00Z">
        <w:r w:rsidR="00627F1B">
          <w:t xml:space="preserve">carried out </w:t>
        </w:r>
      </w:ins>
      <w:r w:rsidR="000F5DC3">
        <w:t>with</w:t>
      </w:r>
      <w:r w:rsidR="000F5DC3" w:rsidRPr="0025589C">
        <w:t xml:space="preserve"> </w:t>
      </w:r>
      <w:r w:rsidR="00E222C3" w:rsidRPr="0025589C">
        <w:t>non-model organisms</w:t>
      </w:r>
      <w:r w:rsidR="006C3A10" w:rsidRPr="0025589C">
        <w:t>.</w:t>
      </w:r>
      <w:ins w:id="8" w:author="Yoav Ram" w:date="2018-12-03T08:21:00Z">
        <w:r w:rsidR="00DB2152">
          <w:t xml:space="preserve"> Moreover, competition experiments cannot be used to infer </w:t>
        </w:r>
      </w:ins>
      <w:ins w:id="9" w:author="Yoav Ram" w:date="2018-12-17T12:25:00Z">
        <w:r w:rsidR="00627F1B">
          <w:t>the</w:t>
        </w:r>
      </w:ins>
      <w:ins w:id="10" w:author="Yoav Ram" w:date="2018-12-03T08:23:00Z">
        <w:r w:rsidR="00DB2152">
          <w:t>effect of</w:t>
        </w:r>
      </w:ins>
      <w:ins w:id="11" w:author="Yoav Ram" w:date="2018-12-03T08:22:00Z">
        <w:r w:rsidR="00DB2152">
          <w:t xml:space="preserve"> environmental perturbation</w:t>
        </w:r>
      </w:ins>
      <w:ins w:id="12" w:author="Yoav Ram" w:date="2018-12-03T08:23:00Z">
        <w:r w:rsidR="00DB2152">
          <w:t xml:space="preserve"> on fitness</w:t>
        </w:r>
      </w:ins>
      <w:ins w:id="13" w:author="Yoav Ram" w:date="2018-12-03T08:22:00Z">
        <w:r w:rsidR="00DB2152">
          <w:t xml:space="preserve">, as they require </w:t>
        </w:r>
      </w:ins>
      <w:ins w:id="14" w:author="Yoav Ram" w:date="2018-12-17T12:26:00Z">
        <w:r w:rsidR="00627F1B">
          <w:t xml:space="preserve">the </w:t>
        </w:r>
      </w:ins>
      <w:ins w:id="15" w:author="Yoav Ram" w:date="2018-12-03T08:22:00Z">
        <w:r w:rsidR="00DB2152">
          <w:t>competi</w:t>
        </w:r>
      </w:ins>
      <w:ins w:id="16" w:author="Yoav Ram" w:date="2018-12-17T12:26:00Z">
        <w:r w:rsidR="00627F1B">
          <w:t xml:space="preserve">ng </w:t>
        </w:r>
      </w:ins>
      <w:ins w:id="17" w:author="Yoav Ram" w:date="2018-12-03T08:22:00Z">
        <w:r w:rsidR="00DB2152">
          <w:t xml:space="preserve">strains to </w:t>
        </w:r>
      </w:ins>
      <w:ins w:id="18" w:author="Yoav Ram" w:date="2018-12-17T12:26:00Z">
        <w:r w:rsidR="00627F1B">
          <w:t xml:space="preserve">be </w:t>
        </w:r>
      </w:ins>
      <w:ins w:id="19" w:author="Yoav Ram" w:date="2018-12-03T08:22:00Z">
        <w:r w:rsidR="00DB2152">
          <w:t>grow</w:t>
        </w:r>
      </w:ins>
      <w:ins w:id="20" w:author="Yoav Ram" w:date="2018-12-17T12:26:00Z">
        <w:r w:rsidR="00627F1B">
          <w:t>n</w:t>
        </w:r>
      </w:ins>
      <w:ins w:id="21" w:author="Yoav Ram" w:date="2018-12-03T08:22:00Z">
        <w:r w:rsidR="00DB2152">
          <w:t xml:space="preserve"> in a shared environment.</w:t>
        </w:r>
      </w:ins>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to estimate fitness</w:t>
      </w:r>
      <w:ins w:id="22" w:author="Yoav Ram" w:date="2018-12-17T12:26:00Z">
        <w:r w:rsidR="00627F1B">
          <w:t>es</w:t>
        </w:r>
      </w:ins>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2004757D" w14:textId="53717BAF"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del w:id="23" w:author="Yoav Ram" w:date="2018-12-17T12:26:00Z">
        <w:r w:rsidRPr="0025589C" w:rsidDel="00627F1B">
          <w:delText xml:space="preserve">acquired </w:delText>
        </w:r>
      </w:del>
      <w:ins w:id="24" w:author="Yoav Ram" w:date="2018-12-17T12:26:00Z">
        <w:r w:rsidR="00627F1B">
          <w:t>obtained</w:t>
        </w:r>
        <w:r w:rsidR="00627F1B" w:rsidRPr="0025589C">
          <w:t xml:space="preserve"> </w:t>
        </w:r>
      </w:ins>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25" w:name="_Ref453682586"/>
    </w:p>
    <w:bookmarkEnd w:id="25"/>
    <w:p w14:paraId="2E988C6B" w14:textId="616824F3" w:rsidR="005E5082" w:rsidRPr="0025589C" w:rsidRDefault="001B1CBA" w:rsidP="00C34C28">
      <w:pPr>
        <w:spacing w:after="200"/>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AB0406">
        <w:t xml:space="preserve">competitors with different </w:t>
      </w:r>
      <w:r w:rsidR="00510F80" w:rsidRPr="0025589C">
        <w:t xml:space="preserve">drug </w:t>
      </w:r>
      <w:r w:rsidRPr="0025589C">
        <w:t>resistan</w:t>
      </w:r>
      <w:r w:rsidR="00AB0406">
        <w:t>ce, resource utilization, or auxotrophic phenotype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00DB2152">
        <w:t>;</w:t>
      </w:r>
      <w:r w:rsidRPr="0025589C">
        <w:t xml:space="preserve">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54F0C4B4" w:rsidR="007A7F01" w:rsidRDefault="007A7F01" w:rsidP="00C34C28">
      <w:r w:rsidRPr="0025589C">
        <w:t xml:space="preserve">However, competition experiments are </w:t>
      </w:r>
      <w:r w:rsidR="00C11D53">
        <w:t xml:space="preserve">often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634C42">
        <w:rPr>
          <w:noProof/>
        </w:rPr>
        <w:t xml:space="preserve">and to be grown together in a mixed culture under </w:t>
      </w:r>
      <w:del w:id="26" w:author="Yoav Ram" w:date="2018-12-17T12:27:00Z">
        <w:r w:rsidR="00C016FF" w:rsidRPr="00634C42" w:rsidDel="009F6A8D">
          <w:rPr>
            <w:noProof/>
          </w:rPr>
          <w:delText xml:space="preserve">identical </w:delText>
        </w:r>
      </w:del>
      <w:ins w:id="27" w:author="Yoav Ram" w:date="2018-12-17T12:27:00Z">
        <w:r w:rsidR="009F6A8D">
          <w:rPr>
            <w:noProof/>
          </w:rPr>
          <w:t>shared</w:t>
        </w:r>
        <w:r w:rsidR="009F6A8D" w:rsidRPr="00634C42">
          <w:rPr>
            <w:noProof/>
          </w:rPr>
          <w:t xml:space="preserve"> </w:t>
        </w:r>
      </w:ins>
      <w:r w:rsidR="00C016FF" w:rsidRPr="00634C42">
        <w:rPr>
          <w:noProof/>
        </w:rPr>
        <w:t>environmental conditions</w:t>
      </w:r>
      <w:r w:rsidRPr="00634C42">
        <w:t>.</w:t>
      </w:r>
      <w:r w:rsidRPr="005B18B0">
        <w:t xml:space="preserve"> </w:t>
      </w:r>
      <w:r w:rsidR="000F5DC3" w:rsidRPr="005B18B0">
        <w:t>Accordingl</w:t>
      </w:r>
      <w:r w:rsidR="000F5DC3">
        <w:t>y</w:t>
      </w:r>
      <w:r w:rsidRPr="0025589C">
        <w:t xml:space="preserve">, </w:t>
      </w:r>
      <w:r w:rsidR="00DF7C4C" w:rsidRPr="0025589C">
        <w:t xml:space="preserve">competition experiments </w:t>
      </w:r>
      <w:r w:rsidRPr="0025589C">
        <w:t>are often impractical in non-</w:t>
      </w:r>
      <w:r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Pr="005B18B0">
        <w:t>. Therefore, many investigato</w:t>
      </w:r>
      <w:r w:rsidRPr="0025589C">
        <w:t xml:space="preserve">rs prefer to use proxies </w:t>
      </w:r>
      <w:del w:id="28" w:author="Yoav Ram" w:date="2018-12-17T12:27:00Z">
        <w:r w:rsidRPr="0025589C" w:rsidDel="009F6A8D">
          <w:delText xml:space="preserve">of </w:delText>
        </w:r>
      </w:del>
      <w:ins w:id="29" w:author="Yoav Ram" w:date="2018-12-17T12:27:00Z">
        <w:r w:rsidR="009F6A8D">
          <w:t>for</w:t>
        </w:r>
        <w:r w:rsidR="009F6A8D" w:rsidRPr="0025589C">
          <w:t xml:space="preserve"> </w:t>
        </w:r>
      </w:ins>
      <w:r w:rsidRPr="0025589C">
        <w:t>fitness such as growth rates</w:t>
      </w:r>
      <w:r w:rsidR="000F5DC3">
        <w:t xml:space="preserve"> from </w:t>
      </w:r>
      <w:r w:rsidR="000F5DC3">
        <w:lastRenderedPageBreak/>
        <w:t>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w:t>
      </w:r>
      <w:del w:id="30" w:author="Yoav Ram" w:date="2018-12-17T12:27:00Z">
        <w:r w:rsidR="004A431F" w:rsidRPr="00667056" w:rsidDel="009F6A8D">
          <w:rPr>
            <w:rFonts w:eastAsia="Times New Roman"/>
          </w:rPr>
          <w:delText>s</w:delText>
        </w:r>
      </w:del>
      <w:r w:rsidR="00DB2152">
        <w:rPr>
          <w:rFonts w:eastAsia="Times New Roman"/>
        </w:rPr>
        <w:t xml:space="preserve"> </w:t>
      </w:r>
      <w:r w:rsidR="00DB2152">
        <w:rPr>
          <w:rFonts w:eastAsia="Times New Roman"/>
        </w:rPr>
        <w:fldChar w:fldCharType="begin" w:fldLock="1"/>
      </w:r>
      <w:r w:rsidR="00181C68">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DB2152">
        <w:rPr>
          <w:rFonts w:eastAsia="Times New Roman"/>
        </w:rPr>
        <w:fldChar w:fldCharType="separate"/>
      </w:r>
      <w:r w:rsidR="00DB2152" w:rsidRPr="00DB2152">
        <w:rPr>
          <w:rFonts w:eastAsia="Times New Roman"/>
          <w:noProof/>
        </w:rPr>
        <w:t>(12, 13)</w:t>
      </w:r>
      <w:r w:rsidR="00DB2152">
        <w:rPr>
          <w:rFonts w:eastAsia="Times New Roman"/>
        </w:rPr>
        <w:fldChar w:fldCharType="end"/>
      </w:r>
      <w:r w:rsidR="00F34555" w:rsidRPr="00667056">
        <w:rPr>
          <w:rFonts w:eastAsia="Times New Roman"/>
        </w:rPr>
        <w:t>.</w:t>
      </w:r>
      <w:r w:rsidRPr="00667056">
        <w:t xml:space="preserve"> </w:t>
      </w:r>
    </w:p>
    <w:p w14:paraId="5D829890" w14:textId="080311B6"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del w:id="31" w:author="Yoav Ram" w:date="2018-12-17T12:28:00Z">
        <w:r w:rsidRPr="00634C42" w:rsidDel="009F6A8D">
          <w:delText xml:space="preserve">for </w:delText>
        </w:r>
      </w:del>
      <w:ins w:id="32" w:author="Yoav Ram" w:date="2018-12-17T12:28:00Z">
        <w:r w:rsidR="009F6A8D">
          <w:t>to</w:t>
        </w:r>
        <w:r w:rsidR="009F6A8D" w:rsidRPr="00634C42">
          <w:t xml:space="preserve"> </w:t>
        </w:r>
      </w:ins>
      <w:r w:rsidRPr="00634C42">
        <w:t>estimating the relative fitness cost of protein expression.</w:t>
      </w:r>
      <w:r>
        <w:t xml:space="preserve"> </w:t>
      </w:r>
    </w:p>
    <w:p w14:paraId="38F09059" w14:textId="77777777" w:rsidR="00DB2152" w:rsidRDefault="00DB2152" w:rsidP="00C34C28"/>
    <w:p w14:paraId="1CEA4B3B" w14:textId="77777777" w:rsidR="00DB2152" w:rsidRPr="00FB2C01" w:rsidRDefault="00DB2152" w:rsidP="00DB2152">
      <w:pPr>
        <w:spacing w:after="200"/>
        <w:rPr>
          <w:b/>
          <w:bCs/>
          <w:sz w:val="22"/>
          <w:szCs w:val="22"/>
        </w:rPr>
      </w:pPr>
      <w:r>
        <w:rPr>
          <w:b/>
          <w:bCs/>
          <w:noProof/>
          <w:sz w:val="22"/>
          <w:szCs w:val="22"/>
        </w:rPr>
        <w:drawing>
          <wp:inline distT="0" distB="0" distL="0" distR="0" wp14:anchorId="4B1CCFEA" wp14:editId="2B611C0D">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A6341C8" w14:textId="5A4CB473"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ins w:id="33" w:author="Yoav Ram" w:date="2018-12-17T11:53:00Z">
        <w:r w:rsidR="001C7ED9">
          <w:rPr>
            <w:b w:val="0"/>
            <w:bCs w:val="0"/>
            <w:color w:val="auto"/>
            <w:sz w:val="22"/>
            <w:szCs w:val="22"/>
          </w:rPr>
          <w:t xml:space="preserve">, </w:t>
        </w:r>
        <w:r w:rsidR="001C7ED9" w:rsidRPr="00876E70">
          <w:rPr>
            <w:b w:val="0"/>
            <w:bCs w:val="0"/>
            <w:i/>
            <w:iCs/>
            <w:color w:val="auto"/>
            <w:sz w:val="22"/>
            <w:szCs w:val="22"/>
          </w:rPr>
          <w:t>t</w:t>
        </w:r>
        <w:r w:rsidR="001C7ED9" w:rsidRPr="00876E70">
          <w:rPr>
            <w:b w:val="0"/>
            <w:bCs w:val="0"/>
            <w:i/>
            <w:iCs/>
            <w:color w:val="auto"/>
            <w:sz w:val="22"/>
            <w:szCs w:val="22"/>
            <w:vertAlign w:val="subscript"/>
          </w:rPr>
          <w:t>max</w:t>
        </w:r>
      </w:ins>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0E92756C" w14:textId="77777777" w:rsidR="00DB2152" w:rsidRDefault="00DB2152">
      <w:pPr>
        <w:spacing w:after="200" w:line="276" w:lineRule="auto"/>
        <w:ind w:firstLine="0"/>
      </w:pPr>
      <w:r>
        <w:br w:type="page"/>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7C7F113E" w:rsidR="00250AF2" w:rsidRPr="0087553C" w:rsidRDefault="00250AF2" w:rsidP="00577A2C">
      <w:pPr>
        <w:pStyle w:val="Caption"/>
        <w:spacing w:line="360" w:lineRule="auto"/>
        <w:rPr>
          <w:rFonts w:eastAsiaTheme="majorEastAsia"/>
          <w:sz w:val="22"/>
          <w:szCs w:val="22"/>
        </w:rPr>
      </w:pPr>
      <w:bookmarkStart w:id="34"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34"/>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del w:id="35" w:author="Yoav Ram" w:date="2018-12-17T12:28:00Z">
        <w:r w:rsidR="004C11FC" w:rsidRPr="0087553C" w:rsidDel="009F6A8D">
          <w:rPr>
            <w:b w:val="0"/>
            <w:bCs w:val="0"/>
            <w:color w:val="000000" w:themeColor="text1"/>
            <w:sz w:val="22"/>
            <w:szCs w:val="22"/>
          </w:rPr>
          <w:delText xml:space="preserve">as </w:delText>
        </w:r>
      </w:del>
      <w:ins w:id="36" w:author="Yoav Ram" w:date="2018-12-17T12:28:00Z">
        <w:r w:rsidR="009F6A8D">
          <w:rPr>
            <w:b w:val="0"/>
            <w:bCs w:val="0"/>
            <w:color w:val="000000" w:themeColor="text1"/>
            <w:sz w:val="22"/>
            <w:szCs w:val="22"/>
          </w:rPr>
          <w:t>with</w:t>
        </w:r>
        <w:r w:rsidR="009F6A8D" w:rsidRPr="0087553C">
          <w:rPr>
            <w:b w:val="0"/>
            <w:bCs w:val="0"/>
            <w:color w:val="000000" w:themeColor="text1"/>
            <w:sz w:val="22"/>
            <w:szCs w:val="22"/>
          </w:rPr>
          <w:t xml:space="preserve"> </w:t>
        </w:r>
      </w:ins>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commentRangeStart w:id="37"/>
      <w:commentRangeEnd w:id="37"/>
      <w:r w:rsidR="00230D42">
        <w:rPr>
          <w:rStyle w:val="CommentReference"/>
          <w:rFonts w:eastAsiaTheme="minorEastAsia"/>
          <w:b w:val="0"/>
          <w:bCs w:val="0"/>
          <w:kern w:val="0"/>
        </w:rPr>
        <w:commentReference w:id="37"/>
      </w:r>
    </w:p>
    <w:p w14:paraId="5D143D73" w14:textId="390117A6" w:rsidR="00BF5556" w:rsidRDefault="002347EB" w:rsidP="00C34C28">
      <w:r>
        <w:rPr>
          <w:iCs/>
        </w:rPr>
        <w:t>Here</w:t>
      </w:r>
      <w:r w:rsidR="00A66911">
        <w:rPr>
          <w:iCs/>
        </w:rPr>
        <w:t>, we describe o</w:t>
      </w:r>
      <w:r w:rsidR="00A66911" w:rsidRPr="0025589C">
        <w:rPr>
          <w:iCs/>
        </w:rPr>
        <w:t>ur</w:t>
      </w:r>
      <w:r w:rsidR="00A66911" w:rsidRPr="0025589C">
        <w:t xml:space="preserve"> </w:t>
      </w:r>
      <w:r w:rsidR="00BF5556" w:rsidRPr="0025589C">
        <w:t>approach</w:t>
      </w:r>
      <w:r w:rsidR="00A66911">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W</w:t>
      </w:r>
      <w:r w:rsidR="00A66911">
        <w:t xml:space="preserve">e </w:t>
      </w:r>
      <w:r>
        <w:t xml:space="preserve">provide two </w:t>
      </w:r>
      <w:r w:rsidR="00A93A63">
        <w:t xml:space="preserve">independent </w:t>
      </w:r>
      <w:r w:rsidR="00A66911">
        <w:t>experimental validation</w:t>
      </w:r>
      <w:r>
        <w:t>s</w:t>
      </w:r>
      <w:r w:rsidR="00A66911">
        <w:t xml:space="preserve"> of our </w:t>
      </w:r>
      <w:r w:rsidR="00BF5556" w:rsidRPr="0025589C">
        <w:t>approach</w:t>
      </w:r>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that previously evolved under various metabolic challenges.</w:t>
      </w:r>
      <w:r>
        <w:t xml:space="preserve"> </w:t>
      </w:r>
      <w:r w:rsidR="00A93A63">
        <w:t>I</w:t>
      </w:r>
      <w:r>
        <w:t xml:space="preserve">n </w:t>
      </w:r>
      <w:ins w:id="38" w:author="Yoav Ram" w:date="2018-12-17T12:29:00Z">
        <w:r w:rsidR="009F6A8D">
          <w:t xml:space="preserve">both of </w:t>
        </w:r>
      </w:ins>
      <w:r>
        <w:t>these experiments,</w:t>
      </w:r>
      <w:r w:rsidR="00A66911">
        <w:t xml:space="preserve"> we </w:t>
      </w:r>
      <w:r w:rsidR="00BF5556" w:rsidRPr="0025589C">
        <w:t>measured growth of two strains in mono- and mixed culture</w:t>
      </w:r>
      <w:r w:rsidR="00A66911">
        <w:t xml:space="preserve">, </w:t>
      </w:r>
      <w:r w:rsidR="00BF5556" w:rsidRPr="0025589C">
        <w:t xml:space="preserve">used our approach to predict </w:t>
      </w:r>
      <w:r>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t>results</w:t>
      </w:r>
      <w:r w:rsidR="00BF5556" w:rsidRPr="0025589C">
        <w:t>.</w:t>
      </w:r>
      <w:r>
        <w:t xml:space="preserve"> Finally</w:t>
      </w:r>
      <w:r w:rsidR="00A66911" w:rsidRPr="00634C42">
        <w:t xml:space="preserve">, we describe an </w:t>
      </w:r>
      <w:r w:rsidR="00667056" w:rsidRPr="00634C42">
        <w:t xml:space="preserve">application </w:t>
      </w:r>
      <w:r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1A246307" w14:textId="7460FAF6"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w:t>
      </w:r>
      <w:del w:id="39" w:author="Yoav Ram" w:date="2018-12-17T12:30:00Z">
        <w:r w:rsidR="009D5CE5" w:rsidRPr="00F3419E" w:rsidDel="009F6A8D">
          <w:delText xml:space="preserve"> a</w:delText>
        </w:r>
      </w:del>
      <w:r w:rsidR="009D5CE5" w:rsidRPr="00F3419E">
        <w:t xml:space="preserve"> culture</w:t>
      </w:r>
      <w:ins w:id="40" w:author="Yoav Ram" w:date="2018-12-17T12:30:00Z">
        <w:r w:rsidR="009F6A8D">
          <w:t>s</w:t>
        </w:r>
      </w:ins>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ins w:id="41" w:author="Yoav Ram" w:date="2018-12-07T09:08:00Z">
        <w:r w:rsidR="000006D8" w:rsidRPr="000006D8">
          <w:t xml:space="preserve">Experiment C was similar to experiment A but with different strains. </w:t>
        </w:r>
      </w:ins>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36F65628" w14:textId="1E696856" w:rsidR="006A1741" w:rsidRPr="004E2D88" w:rsidRDefault="006A1741">
      <w:r w:rsidRPr="00634C42">
        <w:rPr>
          <w:b/>
          <w:bCs/>
          <w:i/>
          <w:iCs/>
        </w:rPr>
        <w:t>LacI</w:t>
      </w:r>
      <w:r>
        <w:rPr>
          <w:b/>
          <w:bCs/>
        </w:rPr>
        <w:t xml:space="preserve"> experiments: </w:t>
      </w:r>
      <w:r>
        <w:rPr>
          <w:i/>
          <w:iCs/>
        </w:rPr>
        <w:t>E. coli</w:t>
      </w:r>
      <w:r>
        <w:t xml:space="preserve"> strains</w:t>
      </w:r>
      <w:ins w:id="42" w:author="Yoav Ram" w:date="2018-12-17T11:58:00Z">
        <w:r w:rsidR="0058488D">
          <w:t xml:space="preserve"> were</w:t>
        </w:r>
      </w:ins>
      <w:r>
        <w:t xml:space="preserve"> </w:t>
      </w:r>
      <w:r w:rsidR="00230D42">
        <w:t xml:space="preserve">isolated </w:t>
      </w:r>
      <w:r>
        <w:t xml:space="preserve">from a long-term evolution experiment in 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ins w:id="43" w:author="Yoav Ram" w:date="2018-12-17T11:58:00Z">
        <w:r w:rsidR="0058488D">
          <w:t xml:space="preserve">. </w:t>
        </w:r>
      </w:ins>
      <w:ins w:id="44" w:author="Yoav Ram" w:date="2018-12-17T11:59:00Z">
        <w:r w:rsidR="0058488D">
          <w:t xml:space="preserve">Specifically, these </w:t>
        </w:r>
      </w:ins>
      <w:ins w:id="45" w:author="Yoav Ram" w:date="2018-12-17T12:30:00Z">
        <w:r w:rsidR="009F6A8D">
          <w:t>were eight</w:t>
        </w:r>
      </w:ins>
      <w:ins w:id="46" w:author="Yoav Ram" w:date="2018-12-17T11:59:00Z">
        <w:r w:rsidR="0058488D">
          <w:t xml:space="preserve"> </w:t>
        </w:r>
      </w:ins>
      <w:del w:id="47" w:author="Yoav Ram" w:date="2018-12-17T11:58:00Z">
        <w:r w:rsidDel="0058488D">
          <w:delText xml:space="preserve"> were sorted by the identity of their </w:delText>
        </w:r>
        <w:r w:rsidDel="0058488D">
          <w:rPr>
            <w:i/>
            <w:iCs/>
          </w:rPr>
          <w:delText>lacI</w:delText>
        </w:r>
        <w:r w:rsidDel="0058488D">
          <w:delText xml:space="preserve"> gene, which represses the </w:delText>
        </w:r>
        <w:r w:rsidRPr="007B5768" w:rsidDel="0058488D">
          <w:rPr>
            <w:i/>
            <w:iCs/>
          </w:rPr>
          <w:delText>lac</w:delText>
        </w:r>
        <w:r w:rsidDel="0058488D">
          <w:delText xml:space="preserve"> operon. S</w:delText>
        </w:r>
      </w:del>
      <w:ins w:id="48" w:author="Yoav Ram" w:date="2018-12-17T11:58:00Z">
        <w:r w:rsidR="0058488D">
          <w:t>s</w:t>
        </w:r>
      </w:ins>
      <w:r>
        <w:t xml:space="preserve">trains </w:t>
      </w:r>
      <w:del w:id="49" w:author="Yoav Ram" w:date="2018-12-17T11:58:00Z">
        <w:r w:rsidDel="0058488D">
          <w:delText xml:space="preserve">were designated </w:delText>
        </w:r>
      </w:del>
      <w:del w:id="50" w:author="Yoav Ram" w:date="2018-12-17T11:57:00Z">
        <w:r w:rsidDel="0058488D">
          <w:rPr>
            <w:i/>
            <w:iCs/>
          </w:rPr>
          <w:delText>lacI</w:delText>
        </w:r>
        <w:r w:rsidRPr="008C0ECC" w:rsidDel="0058488D">
          <w:rPr>
            <w:i/>
            <w:iCs/>
          </w:rPr>
          <w:delText>-</w:delText>
        </w:r>
        <w:r w:rsidDel="0058488D">
          <w:rPr>
            <w:i/>
            <w:iCs/>
            <w:vertAlign w:val="subscript"/>
          </w:rPr>
          <w:delText>ev</w:delText>
        </w:r>
        <w:r w:rsidDel="0058488D">
          <w:rPr>
            <w:vertAlign w:val="subscript"/>
          </w:rPr>
          <w:delText xml:space="preserve"> </w:delText>
        </w:r>
        <w:r w:rsidRPr="00C34C28" w:rsidDel="0058488D">
          <w:delText>if</w:delText>
        </w:r>
        <w:r w:rsidDel="0058488D">
          <w:delText xml:space="preserve"> they fixed a</w:delText>
        </w:r>
      </w:del>
      <w:del w:id="51" w:author="Yoav Ram" w:date="2018-12-17T11:54:00Z">
        <w:r w:rsidDel="00E05A0F">
          <w:delText xml:space="preserve"> </w:delText>
        </w:r>
        <w:r w:rsidDel="00E05A0F">
          <w:rPr>
            <w:i/>
            <w:iCs/>
          </w:rPr>
          <w:delText>lacI-</w:delText>
        </w:r>
        <w:r w:rsidDel="00E05A0F">
          <w:delText xml:space="preserve"> mutation</w:delText>
        </w:r>
      </w:del>
      <w:del w:id="52" w:author="Yoav Ram" w:date="2018-12-17T11:57:00Z">
        <w:r w:rsidDel="0058488D">
          <w:delText xml:space="preserve"> during the long-term evolution experiment, </w:delText>
        </w:r>
      </w:del>
      <w:del w:id="53" w:author="Yoav Ram" w:date="2018-12-17T11:55:00Z">
        <w:r w:rsidDel="00E05A0F">
          <w:delText xml:space="preserve">or </w:delText>
        </w:r>
      </w:del>
      <w:del w:id="54" w:author="Yoav Ram" w:date="2018-12-17T11:58:00Z">
        <w:r w:rsidDel="0058488D">
          <w:rPr>
            <w:i/>
            <w:iCs/>
          </w:rPr>
          <w:delText>lacI+</w:delText>
        </w:r>
        <w:r w:rsidDel="0058488D">
          <w:rPr>
            <w:i/>
            <w:iCs/>
            <w:vertAlign w:val="subscript"/>
          </w:rPr>
          <w:delText>ev</w:delText>
        </w:r>
        <w:r w:rsidDel="0058488D">
          <w:delText xml:space="preserve"> if they </w:delText>
        </w:r>
      </w:del>
      <w:ins w:id="55" w:author="Yoav Ram" w:date="2018-12-17T11:58:00Z">
        <w:r w:rsidR="0058488D">
          <w:t xml:space="preserve">that </w:t>
        </w:r>
      </w:ins>
      <w:r>
        <w:t>maintained the ancestral allele</w:t>
      </w:r>
      <w:ins w:id="56" w:author="Yoav Ram" w:date="2018-12-17T11:57:00Z">
        <w:r w:rsidR="0058488D">
          <w:t xml:space="preserve"> </w:t>
        </w:r>
      </w:ins>
      <w:ins w:id="57" w:author="Yoav Ram" w:date="2018-12-17T11:58:00Z">
        <w:r w:rsidR="0058488D">
          <w:t>(</w:t>
        </w:r>
      </w:ins>
      <w:ins w:id="58" w:author="Yoav Ram" w:date="2018-12-17T11:57:00Z">
        <w:r w:rsidR="0058488D">
          <w:t>rather than fix a loss-of-function mutation</w:t>
        </w:r>
      </w:ins>
      <w:ins w:id="59" w:author="Yoav Ram" w:date="2018-12-17T11:58:00Z">
        <w:r w:rsidR="0058488D">
          <w:t xml:space="preserve">) at the </w:t>
        </w:r>
        <w:r w:rsidR="0058488D">
          <w:rPr>
            <w:i/>
            <w:iCs/>
          </w:rPr>
          <w:t>lacI</w:t>
        </w:r>
        <w:r w:rsidR="0058488D">
          <w:t xml:space="preserve"> gene, which represses the </w:t>
        </w:r>
        <w:r w:rsidR="0058488D" w:rsidRPr="007B5768">
          <w:rPr>
            <w:i/>
            <w:iCs/>
          </w:rPr>
          <w:t>lac</w:t>
        </w:r>
        <w:r w:rsidR="0058488D">
          <w:t xml:space="preserve"> operon</w:t>
        </w:r>
      </w:ins>
      <w:r>
        <w:t xml:space="preserve">. </w:t>
      </w:r>
      <w:del w:id="60" w:author="Yoav Ram" w:date="2018-12-17T11:57:00Z">
        <w:r w:rsidR="007F0D86" w:rsidRPr="0058488D" w:rsidDel="0058488D">
          <w:rPr>
            <w:rPrChange w:id="61" w:author="Yoav Ram" w:date="2018-12-17T11:57:00Z">
              <w:rPr>
                <w:i/>
                <w:iCs/>
              </w:rPr>
            </w:rPrChange>
          </w:rPr>
          <w:delText>lacI</w:delText>
        </w:r>
        <w:r w:rsidR="007F0D86" w:rsidRPr="0058488D" w:rsidDel="0058488D">
          <w:rPr>
            <w:rPrChange w:id="62" w:author="Yoav Ram" w:date="2018-12-17T11:57:00Z">
              <w:rPr/>
            </w:rPrChange>
          </w:rPr>
          <w:delText>+</w:delText>
        </w:r>
        <w:r w:rsidR="007F0D86" w:rsidRPr="0058488D" w:rsidDel="0058488D">
          <w:rPr>
            <w:vertAlign w:val="subscript"/>
            <w:rPrChange w:id="63" w:author="Yoav Ram" w:date="2018-12-17T11:57:00Z">
              <w:rPr>
                <w:vertAlign w:val="subscript"/>
              </w:rPr>
            </w:rPrChange>
          </w:rPr>
          <w:delText xml:space="preserve">ev </w:delText>
        </w:r>
      </w:del>
      <w:ins w:id="64" w:author="Yoav Ram" w:date="2018-12-17T11:57:00Z">
        <w:r w:rsidR="0058488D" w:rsidRPr="0058488D">
          <w:rPr>
            <w:rPrChange w:id="65" w:author="Yoav Ram" w:date="2018-12-17T11:57:00Z">
              <w:rPr>
                <w:i/>
                <w:iCs/>
              </w:rPr>
            </w:rPrChange>
          </w:rPr>
          <w:t>These</w:t>
        </w:r>
        <w:r w:rsidR="0058488D">
          <w:rPr>
            <w:i/>
            <w:iCs/>
          </w:rPr>
          <w:t xml:space="preserve"> </w:t>
        </w:r>
      </w:ins>
      <w:r w:rsidR="007F0D86">
        <w:t xml:space="preserve">strains were </w:t>
      </w:r>
      <w:ins w:id="66" w:author="Yoav Ram" w:date="2018-12-17T11:55:00Z">
        <w:r w:rsidR="002D16E5">
          <w:t>th</w:t>
        </w:r>
      </w:ins>
      <w:ins w:id="67" w:author="Yoav Ram" w:date="2018-12-17T11:56:00Z">
        <w:r w:rsidR="002D16E5">
          <w:t xml:space="preserve">en </w:t>
        </w:r>
      </w:ins>
      <w:r w:rsidR="007F0D86">
        <w:t xml:space="preserve">mutated </w:t>
      </w:r>
      <w:del w:id="68" w:author="Yoav Ram" w:date="2018-12-17T11:56:00Z">
        <w:r w:rsidR="007F0D86" w:rsidDel="002D16E5">
          <w:delText xml:space="preserve">to </w:delText>
        </w:r>
      </w:del>
      <w:ins w:id="69" w:author="Yoav Ram" w:date="2018-12-17T11:56:00Z">
        <w:r w:rsidR="002D16E5">
          <w:t xml:space="preserve">at the </w:t>
        </w:r>
      </w:ins>
      <w:r w:rsidR="007F0D86">
        <w:rPr>
          <w:i/>
          <w:iCs/>
        </w:rPr>
        <w:t>lacI</w:t>
      </w:r>
      <w:ins w:id="70" w:author="Yoav Ram" w:date="2018-12-17T11:56:00Z">
        <w:r w:rsidR="002D16E5">
          <w:t xml:space="preserve"> </w:t>
        </w:r>
      </w:ins>
      <w:ins w:id="71" w:author="Yoav Ram" w:date="2018-12-17T12:00:00Z">
        <w:r w:rsidR="0058488D">
          <w:t>gene. For</w:t>
        </w:r>
      </w:ins>
      <w:del w:id="72" w:author="Yoav Ram" w:date="2018-12-17T11:56:00Z">
        <w:r w:rsidR="007F0D86" w:rsidDel="002D16E5">
          <w:delText xml:space="preserve">-. For </w:delText>
        </w:r>
      </w:del>
      <w:ins w:id="73" w:author="Yoav Ram" w:date="2018-12-17T11:56:00Z">
        <w:r w:rsidR="002D16E5">
          <w:t xml:space="preserve"> </w:t>
        </w:r>
      </w:ins>
      <w:r w:rsidR="007F0D86">
        <w:t xml:space="preserve">each pair of </w:t>
      </w:r>
      <w:r w:rsidR="007F0D86">
        <w:rPr>
          <w:i/>
          <w:iCs/>
        </w:rPr>
        <w:t>lacI</w:t>
      </w:r>
      <w:r w:rsidR="007F0D86">
        <w:t>+</w:t>
      </w:r>
      <w:del w:id="74" w:author="Yoav Ram" w:date="2018-12-17T12:00:00Z">
        <w:r w:rsidR="007F0D86" w:rsidDel="0058488D">
          <w:rPr>
            <w:vertAlign w:val="subscript"/>
          </w:rPr>
          <w:delText>ev</w:delText>
        </w:r>
      </w:del>
      <w:r w:rsidR="007F0D86">
        <w:rPr>
          <w:vertAlign w:val="subscript"/>
        </w:rPr>
        <w:t xml:space="preserve"> </w:t>
      </w:r>
      <w:r w:rsidR="007F0D86">
        <w:t xml:space="preserve">and </w:t>
      </w:r>
      <w:del w:id="75" w:author="Yoav Ram" w:date="2018-12-17T11:56:00Z">
        <w:r w:rsidR="007F0D86" w:rsidDel="002D16E5">
          <w:delText xml:space="preserve">mutant </w:delText>
        </w:r>
      </w:del>
      <w:r w:rsidR="007F0D86">
        <w:rPr>
          <w:i/>
          <w:iCs/>
        </w:rPr>
        <w:t>lacI</w:t>
      </w:r>
      <w:r w:rsidR="007F0D86">
        <w:t>- strains, growth curves were measured in a mono-culture, and competition experiments were conducted in a mixed culture. S</w:t>
      </w:r>
      <w:r w:rsidRPr="0025589C">
        <w:t>ee</w:t>
      </w:r>
      <w:r>
        <w:t xml:space="preserve"> </w:t>
      </w:r>
      <w:r>
        <w:rPr>
          <w:b/>
          <w:bCs/>
        </w:rPr>
        <w:t xml:space="preserve">Materials and Methods </w:t>
      </w:r>
      <w:r w:rsidRPr="0025589C">
        <w:t>for additional details.</w:t>
      </w:r>
    </w:p>
    <w:p w14:paraId="66072EDE" w14:textId="63B66449"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6A8EF02" w14:textId="206DB8AD"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2D16E5"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52935281" w:rsidR="007A7F01" w:rsidRPr="0025589C" w:rsidRDefault="007A7F01" w:rsidP="00636A88">
      <w:pPr>
        <w:ind w:firstLine="0"/>
        <w:pPrChange w:id="76" w:author="Yoav Ram" w:date="2018-12-17T12:34:00Z">
          <w:pPr/>
        </w:pPrChange>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3F45AD0D" w:rsidR="007A7F01" w:rsidRPr="0025589C" w:rsidRDefault="007A7F01" w:rsidP="00C34C28">
      <w:r w:rsidRPr="0025589C">
        <w:t>The Baranyi-Roberts differential equation (eq. 1) has a closed form solutio</w:t>
      </w:r>
      <w:ins w:id="77" w:author="Yoav Ram" w:date="2018-12-17T12:32:00Z">
        <w:r w:rsidR="00B34B02">
          <w:t>n</w:t>
        </w:r>
      </w:ins>
      <w:del w:id="78" w:author="Yoav Ram" w:date="2018-12-17T12:31:00Z">
        <w:r w:rsidRPr="0025589C" w:rsidDel="00B34B02">
          <w:delText>n</w:delText>
        </w:r>
      </w:del>
      <w:r w:rsidRPr="0025589C">
        <w:t>:</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018BB11" w14:textId="6533157D" w:rsidR="00660712" w:rsidRDefault="00B34B02" w:rsidP="00636A88">
      <w:pPr>
        <w:ind w:firstLine="0"/>
        <w:pPrChange w:id="79" w:author="Yoav Ram" w:date="2018-12-17T12:34:00Z">
          <w:pPr/>
        </w:pPrChange>
      </w:pPr>
      <w:ins w:id="80" w:author="Yoav Ram" w:date="2018-12-17T12:32:00Z">
        <w:r>
          <w:t xml:space="preserve">with parameters as defined above and </w:t>
        </w:r>
      </w:ins>
      <w:del w:id="81" w:author="Yoav Ram" w:date="2018-12-17T12:32:00Z">
        <w:r w:rsidR="007A7F01" w:rsidRPr="00876E70" w:rsidDel="00B34B02">
          <w:delText xml:space="preserve">where </w:delText>
        </w:r>
      </w:del>
      <w:ins w:id="82" w:author="Yoav Ram" w:date="2018-12-17T12:32:00Z">
        <w:r>
          <w:t xml:space="preserve">with </w:t>
        </w:r>
      </w:ins>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del w:id="83" w:author="Yoav Ram" w:date="2018-12-17T12:32:00Z">
        <w:r w:rsidR="007A7F01" w:rsidRPr="00876E70" w:rsidDel="00B34B02">
          <w:delText xml:space="preserve"> is </w:delText>
        </w:r>
      </w:del>
      <w:ins w:id="84" w:author="Yoav Ram" w:date="2018-12-17T12:32:00Z">
        <w:r>
          <w:t xml:space="preserve">, </w:t>
        </w:r>
      </w:ins>
      <w:r w:rsidR="007A7F01" w:rsidRPr="00876E70">
        <w:t>the initial population</w:t>
      </w:r>
      <w:r w:rsidR="007A7F01" w:rsidRPr="0025589C">
        <w:t xml:space="preserve"> density. For </w:t>
      </w:r>
      <w:r w:rsidR="00C11F86" w:rsidRPr="0025589C">
        <w:t xml:space="preserve">a </w:t>
      </w:r>
      <w:r w:rsidR="007A7F01" w:rsidRPr="0025589C">
        <w:t>derivation of eq</w:t>
      </w:r>
      <w:r w:rsidR="003754D5">
        <w:t>s</w:t>
      </w:r>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ins w:id="85" w:author="Yoav Ram" w:date="2018-12-17T12:07:00Z">
        <w:r w:rsidR="00660712">
          <w:t xml:space="preserve"> </w:t>
        </w:r>
      </w:ins>
      <w:ins w:id="86" w:author="Yoav Ram" w:date="2018-12-17T12:06:00Z">
        <w:r w:rsidR="00660712">
          <w:t>We use this growth model (</w:t>
        </w:r>
        <w:r w:rsidR="00660712" w:rsidRPr="0025589C">
          <w:t>eq</w:t>
        </w:r>
        <w:r w:rsidR="00660712">
          <w:t>s</w:t>
        </w:r>
        <w:r w:rsidR="00660712" w:rsidRPr="0025589C">
          <w:t>. 2</w:t>
        </w:r>
        <w:r w:rsidR="00660712">
          <w:t>) to estimate growth parameters, which we then use in a competition model (</w:t>
        </w:r>
        <w:r w:rsidR="00660712" w:rsidRPr="0025589C">
          <w:t>eq</w:t>
        </w:r>
        <w:r w:rsidR="00660712">
          <w:t>s</w:t>
        </w:r>
        <w:r w:rsidR="00660712" w:rsidRPr="0025589C">
          <w:t xml:space="preserve">. </w:t>
        </w:r>
        <w:r w:rsidR="00660712">
          <w:t xml:space="preserve">3 below) to infer relative growth in a </w:t>
        </w:r>
      </w:ins>
      <w:ins w:id="87" w:author="Yoav Ram" w:date="2018-12-17T12:07:00Z">
        <w:r w:rsidR="00660712">
          <w:t>mixed culture.</w:t>
        </w:r>
      </w:ins>
    </w:p>
    <w:p w14:paraId="59BFF25B" w14:textId="37FCFC68"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88" w:name="_Ref439852214"/>
      <w:r w:rsidR="00D26566">
        <w:rPr>
          <w:b/>
          <w:bCs/>
        </w:rPr>
        <w:t>Figure 3</w:t>
      </w:r>
      <w:r w:rsidR="00D26566">
        <w:t>).</w:t>
      </w:r>
    </w:p>
    <w:p w14:paraId="7F6BF240" w14:textId="77777777" w:rsidR="007541FE" w:rsidRPr="00D26566" w:rsidRDefault="007541FE" w:rsidP="00C34C28"/>
    <w:p w14:paraId="494EC282" w14:textId="6F24A275" w:rsidR="00CD1BEE" w:rsidRPr="00BF5556" w:rsidRDefault="00CD1BEE" w:rsidP="00C34C28"/>
    <w:p w14:paraId="4B00BCEA" w14:textId="44711F1A" w:rsidR="003E4705" w:rsidRPr="00BF5556" w:rsidRDefault="00C55F14" w:rsidP="00C34C28">
      <w:pPr>
        <w:pStyle w:val="Caption"/>
        <w:keepNext/>
        <w:spacing w:line="360" w:lineRule="auto"/>
        <w:jc w:val="center"/>
        <w:rPr>
          <w:sz w:val="24"/>
          <w:szCs w:val="24"/>
        </w:rPr>
      </w:pPr>
      <w:del w:id="89" w:author="Yoav Ram" w:date="2018-12-17T12:12:00Z">
        <w:r w:rsidRPr="00BF5556" w:rsidDel="001E2A84">
          <w:rPr>
            <w:noProof/>
            <w:color w:val="auto"/>
            <w:sz w:val="24"/>
            <w:szCs w:val="24"/>
          </w:rPr>
          <w:drawing>
            <wp:inline distT="0" distB="0" distL="0" distR="0" wp14:anchorId="390CF004" wp14:editId="7E60BF8A">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del>
      <w:bookmarkStart w:id="90" w:name="_Ref453680217"/>
      <w:bookmarkEnd w:id="88"/>
      <w:ins w:id="91" w:author="Yoav Ram" w:date="2018-12-17T12:13:00Z">
        <w:r w:rsidR="001E2A84">
          <w:rPr>
            <w:noProof/>
            <w:sz w:val="24"/>
            <w:szCs w:val="24"/>
          </w:rPr>
          <w:drawing>
            <wp:inline distT="0" distB="0" distL="0" distR="0" wp14:anchorId="42C30CB3" wp14:editId="76697B95">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4"/>
                      <a:stretch>
                        <a:fillRect/>
                      </a:stretch>
                    </pic:blipFill>
                    <pic:spPr>
                      <a:xfrm>
                        <a:off x="0" y="0"/>
                        <a:ext cx="6188710" cy="2687320"/>
                      </a:xfrm>
                      <a:prstGeom prst="rect">
                        <a:avLst/>
                      </a:prstGeom>
                    </pic:spPr>
                  </pic:pic>
                </a:graphicData>
              </a:graphic>
            </wp:inline>
          </w:drawing>
        </w:r>
      </w:ins>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020EC4E0" w14:textId="77777777" w:rsidR="007541FE" w:rsidRDefault="007541FE">
      <w:pPr>
        <w:spacing w:after="200" w:line="276" w:lineRule="auto"/>
        <w:ind w:firstLine="0"/>
        <w:rPr>
          <w:b/>
          <w:bCs/>
        </w:rPr>
      </w:pPr>
      <w:r>
        <w:rPr>
          <w:b/>
          <w:bCs/>
        </w:rPr>
        <w:br w:type="page"/>
      </w:r>
    </w:p>
    <w:p w14:paraId="5649ABB3" w14:textId="61407D2B"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90"/>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114CE249" w14:textId="6D0CC378"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del w:id="92" w:author="Yoav Ram" w:date="2018-12-17T12:33:00Z">
        <w:r w:rsidR="004D0490" w:rsidRPr="0025589C" w:rsidDel="001C4CE4">
          <w:rPr>
            <w:b w:val="0"/>
            <w:bCs w:val="0"/>
            <w:color w:val="auto"/>
          </w:rPr>
          <w:delText>, calculated using</w:delText>
        </w:r>
      </w:del>
      <w:ins w:id="93" w:author="Yoav Ram" w:date="2018-12-17T12:33:00Z">
        <w:r w:rsidR="001C4CE4">
          <w:rPr>
            <w:b w:val="0"/>
            <w:bCs w:val="0"/>
            <w:color w:val="auto"/>
          </w:rPr>
          <w:t xml:space="preserve"> (</w:t>
        </w:r>
      </w:ins>
      <w:del w:id="94" w:author="Yoav Ram" w:date="2018-12-17T12:33:00Z">
        <w:r w:rsidR="004D0490" w:rsidRPr="0025589C" w:rsidDel="001C4CE4">
          <w:rPr>
            <w:b w:val="0"/>
            <w:bCs w:val="0"/>
            <w:color w:val="auto"/>
          </w:rPr>
          <w:delText xml:space="preserve"> </w:delText>
        </w:r>
      </w:del>
      <w:r w:rsidR="00894141" w:rsidRPr="0025589C">
        <w:rPr>
          <w:b w:val="0"/>
          <w:bCs w:val="0"/>
          <w:color w:val="auto"/>
        </w:rPr>
        <w:t>bootstrap</w:t>
      </w:r>
      <w:del w:id="95" w:author="Yoav Ram" w:date="2018-12-17T12:34:00Z">
        <w:r w:rsidR="009D1A86" w:rsidRPr="0025589C" w:rsidDel="001C4CE4">
          <w:rPr>
            <w:b w:val="0"/>
            <w:bCs w:val="0"/>
            <w:color w:val="auto"/>
          </w:rPr>
          <w:delText xml:space="preserve"> </w:delText>
        </w:r>
      </w:del>
      <w:ins w:id="96" w:author="Yoav Ram" w:date="2018-12-17T12:34:00Z">
        <w:r w:rsidR="001C4CE4">
          <w:rPr>
            <w:b w:val="0"/>
            <w:bCs w:val="0"/>
            <w:color w:val="auto"/>
          </w:rPr>
          <w:t xml:space="preserve">, </w:t>
        </w:r>
      </w:ins>
      <w:del w:id="97" w:author="Yoav Ram" w:date="2018-12-17T12:34:00Z">
        <w:r w:rsidR="009D1A86" w:rsidRPr="0025589C" w:rsidDel="001C4CE4">
          <w:rPr>
            <w:b w:val="0"/>
            <w:bCs w:val="0"/>
            <w:color w:val="auto"/>
          </w:rPr>
          <w:delText>(</w:delText>
        </w:r>
      </w:del>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49F1A5D2" w14:textId="77777777" w:rsidR="007541FE" w:rsidRPr="007541FE" w:rsidRDefault="007541FE" w:rsidP="007541FE"/>
    <w:p w14:paraId="0E5D477A" w14:textId="25D9C51E"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FE588C9" w14:textId="4D0E76CA"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2D16E5"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208E1E0B" w:rsidR="007A7F01" w:rsidRPr="0025589C" w:rsidRDefault="00833210" w:rsidP="00636A88">
      <w:pPr>
        <w:ind w:firstLine="0"/>
        <w:pPrChange w:id="98" w:author="Yoav Ram" w:date="2018-12-17T12:34:00Z">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ins w:id="99" w:author="Yoav Ram" w:date="2018-12-17T12:07:00Z">
        <w:r w:rsidR="00E75D60">
          <w:t xml:space="preserve">, </w:t>
        </w:r>
      </w:ins>
      <w:del w:id="100" w:author="Yoav Ram" w:date="2018-12-17T12:07:00Z">
        <w:r w:rsidR="007A7F01" w:rsidRPr="0025589C" w:rsidDel="00E75D60">
          <w:delText xml:space="preserve"> </w:delText>
        </w:r>
        <w:r w:rsidR="00AA2374" w:rsidDel="00E75D60">
          <w:delText>(</w:delText>
        </w:r>
      </w:del>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6D4E5021"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636A88">
        <w:rPr>
          <w:b/>
          <w:bCs/>
          <w:color w:val="000000" w:themeColor="text1"/>
          <w:sz w:val="22"/>
          <w:szCs w:val="22"/>
          <w:rPrChange w:id="101" w:author="Yoav Ram" w:date="2018-12-17T12:34:00Z">
            <w:rPr>
              <w:b/>
              <w:bCs/>
            </w:rPr>
          </w:rPrChange>
        </w:rPr>
        <w:fldChar w:fldCharType="begin"/>
      </w:r>
      <w:r w:rsidR="00BC190A" w:rsidRPr="00636A88">
        <w:rPr>
          <w:b/>
          <w:bCs/>
          <w:color w:val="000000" w:themeColor="text1"/>
          <w:sz w:val="22"/>
          <w:szCs w:val="22"/>
          <w:rPrChange w:id="102" w:author="Yoav Ram" w:date="2018-12-17T12:34:00Z">
            <w:rPr>
              <w:b/>
              <w:bCs/>
            </w:rPr>
          </w:rPrChange>
        </w:rPr>
        <w:instrText xml:space="preserve"> REF _Ref512333581 \h  \* MERGEFORMAT </w:instrText>
      </w:r>
      <w:r w:rsidR="00BC190A" w:rsidRPr="00636A88">
        <w:rPr>
          <w:b/>
          <w:bCs/>
          <w:color w:val="000000" w:themeColor="text1"/>
          <w:sz w:val="22"/>
          <w:szCs w:val="22"/>
          <w:rPrChange w:id="103" w:author="Yoav Ram" w:date="2018-12-17T12:34:00Z">
            <w:rPr>
              <w:b/>
              <w:bCs/>
            </w:rPr>
          </w:rPrChange>
        </w:rPr>
      </w:r>
      <w:r w:rsidR="00BC190A" w:rsidRPr="00636A88">
        <w:rPr>
          <w:b/>
          <w:bCs/>
          <w:color w:val="000000" w:themeColor="text1"/>
          <w:sz w:val="22"/>
          <w:szCs w:val="22"/>
          <w:rPrChange w:id="104" w:author="Yoav Ram" w:date="2018-12-17T12:34:00Z">
            <w:rPr>
              <w:b/>
              <w:bCs/>
            </w:rPr>
          </w:rPrChange>
        </w:rPr>
        <w:fldChar w:fldCharType="separate"/>
      </w:r>
      <w:r w:rsidR="00E66975" w:rsidRPr="00E66975">
        <w:rPr>
          <w:b/>
          <w:bCs/>
          <w:color w:val="000000" w:themeColor="text1"/>
          <w:sz w:val="22"/>
          <w:szCs w:val="22"/>
        </w:rPr>
        <w:t>Figure 2</w:t>
      </w:r>
      <w:r w:rsidR="00BC190A" w:rsidRPr="00636A88">
        <w:rPr>
          <w:b/>
          <w:bCs/>
          <w:color w:val="000000" w:themeColor="text1"/>
          <w:sz w:val="22"/>
          <w:szCs w:val="22"/>
          <w:rPrChange w:id="105" w:author="Yoav Ram" w:date="2018-12-17T12:34:00Z">
            <w:rPr>
              <w:b/>
              <w:bCs/>
            </w:rPr>
          </w:rPrChange>
        </w:rPr>
        <w:fldChar w:fldCharType="end"/>
      </w:r>
      <w:r w:rsidR="00BC190A" w:rsidRPr="00636A88">
        <w:rPr>
          <w:b/>
          <w:bCs/>
          <w:color w:val="000000" w:themeColor="text1"/>
          <w:sz w:val="22"/>
          <w:szCs w:val="22"/>
          <w:rPrChange w:id="106" w:author="Yoav Ram" w:date="2018-12-17T12:34:00Z">
            <w:rPr>
              <w:b/>
              <w:bCs/>
            </w:rPr>
          </w:rPrChange>
        </w:rPr>
        <w:t>B</w:t>
      </w:r>
      <w:ins w:id="107" w:author="Yoav Ram" w:date="2018-12-17T12:35:00Z">
        <w:r w:rsidR="00636A88">
          <w:rPr>
            <w:color w:val="000000" w:themeColor="text1"/>
            <w:sz w:val="22"/>
            <w:szCs w:val="22"/>
          </w:rPr>
          <w:t>).</w:t>
        </w:r>
      </w:ins>
      <w:del w:id="108" w:author="Yoav Ram" w:date="2018-12-17T12:35:00Z">
        <w:r w:rsidR="00D96F6C" w:rsidRPr="00636A88" w:rsidDel="00636A88">
          <w:rPr>
            <w:rPrChange w:id="109" w:author="Yoav Ram" w:date="2018-12-17T12:35:00Z">
              <w:rPr/>
            </w:rPrChange>
          </w:rPr>
          <w:delText>)</w:delText>
        </w:r>
        <w:r w:rsidR="007A7F01" w:rsidRPr="00636A88" w:rsidDel="00636A88">
          <w:rPr>
            <w:rPrChange w:id="110" w:author="Yoav Ram" w:date="2018-12-17T12:35:00Z">
              <w:rPr/>
            </w:rPrChange>
          </w:rPr>
          <w:delText>.</w:delText>
        </w:r>
        <w:r w:rsidR="007A7F01" w:rsidRPr="0025589C" w:rsidDel="00636A88">
          <w:delText xml:space="preserve"> </w:delText>
        </w:r>
      </w:del>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del w:id="111" w:author="Yoav Ram" w:date="2018-12-17T12:35:00Z">
        <w:r w:rsidR="004E2D88" w:rsidDel="00802123">
          <w:delText>The c</w:delText>
        </w:r>
      </w:del>
      <w:ins w:id="112" w:author="Yoav Ram" w:date="2018-12-17T12:35:00Z">
        <w:r w:rsidR="00802123">
          <w:t>C</w:t>
        </w:r>
      </w:ins>
      <w:r w:rsidR="004E2D88">
        <w:t xml:space="preserve">ompetition coefficients were not estimated for the </w:t>
      </w:r>
      <w:r w:rsidR="004E2D88">
        <w:rPr>
          <w:i/>
          <w:iCs/>
        </w:rPr>
        <w:t>lacI</w:t>
      </w:r>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our 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6F31FF92" w14:textId="6948B5B5" w:rsidR="004C78E5" w:rsidRDefault="004C78E5">
      <w:pPr>
        <w:spacing w:after="200" w:line="276" w:lineRule="auto"/>
        <w:ind w:firstLine="0"/>
      </w:pPr>
    </w:p>
    <w:p w14:paraId="26397666" w14:textId="3037B79C" w:rsidR="00D45D2D" w:rsidRPr="00F3419E" w:rsidRDefault="003D0037" w:rsidP="00C34C28">
      <w:pPr>
        <w:spacing w:after="200"/>
        <w:rPr>
          <w:b/>
          <w:bCs/>
          <w:sz w:val="22"/>
          <w:szCs w:val="22"/>
        </w:rPr>
      </w:pPr>
      <w:del w:id="113" w:author="Yoav Ram" w:date="2018-12-17T12:16:00Z">
        <w:r w:rsidDel="001E2A84">
          <w:rPr>
            <w:b/>
            <w:bCs/>
            <w:noProof/>
            <w:sz w:val="22"/>
            <w:szCs w:val="22"/>
          </w:rPr>
          <w:drawing>
            <wp:inline distT="0" distB="0" distL="0" distR="0" wp14:anchorId="24ABFB65" wp14:editId="7C8C5E68">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del>
      <w:ins w:id="114" w:author="Yoav Ram" w:date="2018-12-17T12:16:00Z">
        <w:r w:rsidR="001E2A84">
          <w:rPr>
            <w:b/>
            <w:bCs/>
            <w:noProof/>
            <w:sz w:val="22"/>
            <w:szCs w:val="22"/>
          </w:rPr>
          <w:drawing>
            <wp:inline distT="0" distB="0" distL="0" distR="0" wp14:anchorId="648B9E5B" wp14:editId="36925081">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6"/>
                      <a:stretch>
                        <a:fillRect/>
                      </a:stretch>
                    </pic:blipFill>
                    <pic:spPr>
                      <a:xfrm>
                        <a:off x="0" y="0"/>
                        <a:ext cx="6188710" cy="1375410"/>
                      </a:xfrm>
                      <a:prstGeom prst="rect">
                        <a:avLst/>
                      </a:prstGeom>
                    </pic:spPr>
                  </pic:pic>
                </a:graphicData>
              </a:graphic>
            </wp:inline>
          </w:drawing>
        </w:r>
      </w:ins>
    </w:p>
    <w:p w14:paraId="728A9B12" w14:textId="20A4B805" w:rsidR="005C2B55" w:rsidRDefault="00D45D2D" w:rsidP="00634C42">
      <w:pPr>
        <w:pStyle w:val="Caption"/>
        <w:spacing w:line="360" w:lineRule="auto"/>
        <w:rPr>
          <w:b w:val="0"/>
          <w:bCs w:val="0"/>
          <w:color w:val="auto"/>
          <w:sz w:val="22"/>
          <w:szCs w:val="22"/>
        </w:rPr>
      </w:pPr>
      <w:bookmarkStart w:id="115"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115"/>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6A346271" w14:textId="77777777" w:rsidR="007541FE" w:rsidRPr="007541FE" w:rsidRDefault="007541FE" w:rsidP="007541FE"/>
    <w:p w14:paraId="6C449378" w14:textId="0824E8C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283F707B"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24CAF275" w14:textId="77777777" w:rsidR="007541FE" w:rsidRPr="00634C42" w:rsidRDefault="007541FE"/>
    <w:p w14:paraId="7FDC2074" w14:textId="1B1A4805" w:rsidR="00F3419E" w:rsidRDefault="003D0037" w:rsidP="00634C42">
      <w:pPr>
        <w:spacing w:after="200" w:line="276" w:lineRule="auto"/>
        <w:ind w:firstLine="0"/>
        <w:jc w:val="center"/>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7">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2A1F239C" w:rsidR="00D45D2D" w:rsidRDefault="00F3419E">
      <w:pPr>
        <w:pStyle w:val="Caption"/>
        <w:spacing w:line="360" w:lineRule="auto"/>
        <w:rPr>
          <w:b w:val="0"/>
          <w:bCs w:val="0"/>
          <w:color w:val="auto"/>
          <w:sz w:val="22"/>
          <w:szCs w:val="22"/>
        </w:rPr>
      </w:pPr>
      <w:bookmarkStart w:id="116"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116"/>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07A5D797" w14:textId="77777777" w:rsidR="0093604D" w:rsidRPr="0093604D" w:rsidRDefault="0093604D" w:rsidP="0093604D"/>
    <w:p w14:paraId="0D7EEC59" w14:textId="0B611F64"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del w:id="117" w:author="Yoav Ram" w:date="2018-12-17T12:02:00Z">
        <w:r w:rsidR="006E7346" w:rsidDel="009D4A6A">
          <w:delText xml:space="preserve">To </w:delText>
        </w:r>
      </w:del>
      <w:ins w:id="118" w:author="Yoav Ram" w:date="2018-12-17T12:02:00Z">
        <w:r w:rsidR="009D4A6A">
          <w:t xml:space="preserve">We </w:t>
        </w:r>
      </w:ins>
      <w:r w:rsidR="006E7346">
        <w:t>validate</w:t>
      </w:r>
      <w:ins w:id="119" w:author="Yoav Ram" w:date="2018-12-17T12:02:00Z">
        <w:r w:rsidR="009D4A6A">
          <w:t>d</w:t>
        </w:r>
      </w:ins>
      <w:r w:rsidR="006E7346">
        <w:t xml:space="preserve"> the use of this new approach for estimation of relative fitness </w:t>
      </w:r>
      <w:ins w:id="120" w:author="Yoav Ram" w:date="2018-12-17T12:02:00Z">
        <w:r w:rsidR="009D4A6A">
          <w:t xml:space="preserve">using pairs of </w:t>
        </w:r>
      </w:ins>
      <w:del w:id="121" w:author="Yoav Ram" w:date="2018-12-17T12:02:00Z">
        <w:r w:rsidR="006E7346" w:rsidDel="009D4A6A">
          <w:delText xml:space="preserve">in </w:delText>
        </w:r>
      </w:del>
      <w:r w:rsidR="006E7346">
        <w:rPr>
          <w:i/>
          <w:iCs/>
        </w:rPr>
        <w:t>lacI</w:t>
      </w:r>
      <w:r w:rsidR="006E7346">
        <w:t>+</w:t>
      </w:r>
      <w:del w:id="122" w:author="Yoav Ram" w:date="2018-12-17T12:02:00Z">
        <w:r w:rsidR="006E7346" w:rsidDel="009D4A6A">
          <w:rPr>
            <w:vertAlign w:val="subscript"/>
          </w:rPr>
          <w:delText xml:space="preserve">ev </w:delText>
        </w:r>
      </w:del>
      <w:ins w:id="123" w:author="Yoav Ram" w:date="2018-12-17T12:02:00Z">
        <w:r w:rsidR="009D4A6A">
          <w:rPr>
            <w:vertAlign w:val="subscript"/>
          </w:rPr>
          <w:t xml:space="preserve"> </w:t>
        </w:r>
        <w:r w:rsidR="009D4A6A">
          <w:t xml:space="preserve"> and </w:t>
        </w:r>
        <w:r w:rsidR="009D4A6A">
          <w:rPr>
            <w:i/>
            <w:iCs/>
          </w:rPr>
          <w:t>lacI</w:t>
        </w:r>
        <w:r w:rsidR="009D4A6A">
          <w:t>-</w:t>
        </w:r>
        <w:r w:rsidR="009D4A6A">
          <w:rPr>
            <w:vertAlign w:val="subscript"/>
          </w:rPr>
          <w:t xml:space="preserve"> </w:t>
        </w:r>
      </w:ins>
      <w:r w:rsidR="006E7346">
        <w:t>strains</w:t>
      </w:r>
      <w:del w:id="124" w:author="Yoav Ram" w:date="2018-12-17T12:02:00Z">
        <w:r w:rsidR="006E7346" w:rsidDel="009D4A6A">
          <w:delText xml:space="preserve">, </w:delText>
        </w:r>
        <w:r w:rsidR="00121A11" w:rsidDel="009D4A6A">
          <w:delText>the strains</w:delText>
        </w:r>
        <w:r w:rsidR="006E7346" w:rsidDel="009D4A6A">
          <w:delText xml:space="preserve"> were mutated to </w:delText>
        </w:r>
        <w:r w:rsidR="006E7346" w:rsidDel="009D4A6A">
          <w:rPr>
            <w:i/>
            <w:iCs/>
          </w:rPr>
          <w:delText>lacI</w:delText>
        </w:r>
        <w:r w:rsidR="006E7346" w:rsidDel="009D4A6A">
          <w:delText>-</w:delText>
        </w:r>
      </w:del>
      <w:r w:rsidR="006E7346">
        <w:t xml:space="preserve">. For each </w:t>
      </w:r>
      <w:ins w:id="125" w:author="Yoav Ram" w:date="2018-12-17T12:03:00Z">
        <w:r w:rsidR="009D4A6A">
          <w:t xml:space="preserve">strain </w:t>
        </w:r>
      </w:ins>
      <w:r w:rsidR="006E7346">
        <w:t>pair</w:t>
      </w:r>
      <w:del w:id="126" w:author="Yoav Ram" w:date="2018-12-17T12:02:00Z">
        <w:r w:rsidR="006E7346" w:rsidDel="009D4A6A">
          <w:delText xml:space="preserve"> of wildtype and mutant</w:delText>
        </w:r>
      </w:del>
      <w:r w:rsidR="006E7346">
        <w:t xml:space="preserve">,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w</w:t>
      </w:r>
      <w:del w:id="127" w:author="Yoav Ram" w:date="2018-12-17T12:37:00Z">
        <w:r w:rsidR="00121A11" w:rsidDel="00E86BE0">
          <w:delText>h</w:delText>
        </w:r>
      </w:del>
      <w:r w:rsidR="00121A11">
        <w:t xml:space="preserve">ere then predicted </w:t>
      </w:r>
      <w:r w:rsidR="006E7346">
        <w:t xml:space="preserve">from </w:t>
      </w:r>
      <w:del w:id="128" w:author="Yoav Ram" w:date="2018-12-17T12:37:00Z">
        <w:r w:rsidR="006E7346" w:rsidDel="00E86BE0">
          <w:delText xml:space="preserve">the </w:delText>
        </w:r>
      </w:del>
      <w:r w:rsidR="006E7346">
        <w:t>growth curve</w:t>
      </w:r>
      <w:del w:id="129" w:author="Yoav Ram" w:date="2018-12-17T12:37:00Z">
        <w:r w:rsidR="006E7346" w:rsidDel="00E86BE0">
          <w:delText>s</w:delText>
        </w:r>
      </w:del>
      <w:r w:rsidR="006E7346">
        <w:t xml:space="prese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w:t>
      </w:r>
      <w:del w:id="130" w:author="Yoav Ram" w:date="2018-12-17T12:03:00Z">
        <w:r w:rsidR="006E7346" w:rsidDel="00582614">
          <w:delText xml:space="preserve"> a</w:delText>
        </w:r>
      </w:del>
      <w:r w:rsidR="006E7346">
        <w:t xml:space="preserve"> </w:t>
      </w:r>
      <w:r w:rsidR="006E7346">
        <w:rPr>
          <w:i/>
          <w:iCs/>
        </w:rPr>
        <w:t>lacI-</w:t>
      </w:r>
      <w:r w:rsidR="006E7346">
        <w:t xml:space="preserve"> mutant</w:t>
      </w:r>
      <w:ins w:id="131" w:author="Yoav Ram" w:date="2018-12-17T12:03:00Z">
        <w:r w:rsidR="00582614">
          <w:t>s</w:t>
        </w:r>
      </w:ins>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lastRenderedPageBreak/>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8"/>
                    <a:stretch>
                      <a:fillRect/>
                    </a:stretch>
                  </pic:blipFill>
                  <pic:spPr>
                    <a:xfrm>
                      <a:off x="0" y="0"/>
                      <a:ext cx="3134642" cy="2520000"/>
                    </a:xfrm>
                    <a:prstGeom prst="rect">
                      <a:avLst/>
                    </a:prstGeom>
                  </pic:spPr>
                </pic:pic>
              </a:graphicData>
            </a:graphic>
          </wp:inline>
        </w:drawing>
      </w:r>
    </w:p>
    <w:p w14:paraId="0B43EDC5" w14:textId="089E8AC2" w:rsidR="005E07AB" w:rsidRDefault="00577A2C" w:rsidP="007F2AA6">
      <w:pPr>
        <w:pStyle w:val="Caption"/>
        <w:rPr>
          <w:b w:val="0"/>
          <w:bCs w:val="0"/>
          <w:color w:val="000000" w:themeColor="text1"/>
          <w:sz w:val="22"/>
          <w:szCs w:val="22"/>
        </w:rPr>
        <w:pPrChange w:id="132" w:author="Yoav Ram" w:date="2018-12-17T12:38:00Z">
          <w:pPr>
            <w:pStyle w:val="Caption"/>
            <w:jc w:val="center"/>
          </w:pPr>
        </w:pPrChange>
      </w:pPr>
      <w:bookmarkStart w:id="133"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133"/>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r w:rsidR="00A07C51">
        <w:rPr>
          <w:b w:val="0"/>
          <w:bCs w:val="0"/>
          <w:color w:val="000000" w:themeColor="text1"/>
          <w:sz w:val="22"/>
          <w:szCs w:val="22"/>
        </w:rPr>
        <w:t xml:space="preserve">relative </w:t>
      </w:r>
      <w:r w:rsidR="00872EE1">
        <w:rPr>
          <w:b w:val="0"/>
          <w:bCs w:val="0"/>
          <w:color w:val="000000" w:themeColor="text1"/>
          <w:sz w:val="22"/>
          <w:szCs w:val="22"/>
        </w:rPr>
        <w:t xml:space="preserve">fitness of </w:t>
      </w:r>
      <w:r w:rsidR="00872EE1">
        <w:rPr>
          <w:b w:val="0"/>
          <w:bCs w:val="0"/>
          <w:i/>
          <w:iCs/>
          <w:color w:val="000000" w:themeColor="text1"/>
          <w:sz w:val="22"/>
          <w:szCs w:val="22"/>
        </w:rPr>
        <w:t>lacI-</w:t>
      </w:r>
      <w:r w:rsidR="00872EE1">
        <w:rPr>
          <w:b w:val="0"/>
          <w:bCs w:val="0"/>
          <w:color w:val="000000" w:themeColor="text1"/>
          <w:sz w:val="22"/>
          <w:szCs w:val="22"/>
        </w:rPr>
        <w:t xml:space="preserve"> mutants relative to </w:t>
      </w:r>
      <w:del w:id="134" w:author="Yoav Ram" w:date="2018-12-17T12:03:00Z">
        <w:r w:rsidR="00872EE1" w:rsidDel="00585CA6">
          <w:rPr>
            <w:b w:val="0"/>
            <w:bCs w:val="0"/>
            <w:color w:val="000000" w:themeColor="text1"/>
            <w:sz w:val="22"/>
            <w:szCs w:val="22"/>
          </w:rPr>
          <w:delText xml:space="preserve">their </w:delText>
        </w:r>
      </w:del>
      <w:r w:rsidR="00872EE1">
        <w:rPr>
          <w:b w:val="0"/>
          <w:bCs w:val="0"/>
          <w:i/>
          <w:iCs/>
          <w:color w:val="000000" w:themeColor="text1"/>
          <w:sz w:val="22"/>
          <w:szCs w:val="22"/>
        </w:rPr>
        <w:t>lacI+</w:t>
      </w:r>
      <w:del w:id="135" w:author="Yoav Ram" w:date="2018-12-17T12:03:00Z">
        <w:r w:rsidR="00872EE1" w:rsidDel="00585CA6">
          <w:rPr>
            <w:b w:val="0"/>
            <w:bCs w:val="0"/>
            <w:i/>
            <w:iCs/>
            <w:color w:val="000000" w:themeColor="text1"/>
            <w:sz w:val="22"/>
            <w:szCs w:val="22"/>
            <w:vertAlign w:val="subscript"/>
          </w:rPr>
          <w:delText>ev</w:delText>
        </w:r>
      </w:del>
      <w:r w:rsidR="00872EE1">
        <w:rPr>
          <w:b w:val="0"/>
          <w:bCs w:val="0"/>
          <w:color w:val="000000" w:themeColor="text1"/>
          <w:sz w:val="22"/>
          <w:szCs w:val="22"/>
          <w:vertAlign w:val="subscript"/>
        </w:rPr>
        <w:t xml:space="preserve"> </w:t>
      </w:r>
      <w:del w:id="136" w:author="Yoav Ram" w:date="2018-12-17T12:03:00Z">
        <w:r w:rsidR="006A7717" w:rsidDel="00585CA6">
          <w:rPr>
            <w:b w:val="0"/>
            <w:bCs w:val="0"/>
            <w:color w:val="000000" w:themeColor="text1"/>
            <w:sz w:val="22"/>
            <w:szCs w:val="22"/>
          </w:rPr>
          <w:delText>ancestors</w:delText>
        </w:r>
        <w:r w:rsidR="00872EE1" w:rsidDel="00585CA6">
          <w:rPr>
            <w:b w:val="0"/>
            <w:bCs w:val="0"/>
            <w:color w:val="000000" w:themeColor="text1"/>
            <w:sz w:val="22"/>
            <w:szCs w:val="22"/>
          </w:rPr>
          <w:delText xml:space="preserve"> </w:delText>
        </w:r>
      </w:del>
      <w:ins w:id="137" w:author="Yoav Ram" w:date="2018-12-17T12:03:00Z">
        <w:r w:rsidR="00585CA6">
          <w:rPr>
            <w:b w:val="0"/>
            <w:bCs w:val="0"/>
            <w:color w:val="000000" w:themeColor="text1"/>
            <w:sz w:val="22"/>
            <w:szCs w:val="22"/>
          </w:rPr>
          <w:t xml:space="preserve">wildtypes </w:t>
        </w:r>
      </w:ins>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xml:space="preserve">. Open circles show relative fitness </w:t>
      </w:r>
      <w:r w:rsidR="00A07C51">
        <w:rPr>
          <w:b w:val="0"/>
          <w:bCs w:val="0"/>
          <w:color w:val="000000" w:themeColor="text1"/>
          <w:sz w:val="22"/>
          <w:szCs w:val="22"/>
        </w:rPr>
        <w:t>inferr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872EE1">
        <w:rPr>
          <w:b w:val="0"/>
          <w:bCs w:val="0"/>
          <w:color w:val="000000" w:themeColor="text1"/>
          <w:sz w:val="22"/>
          <w:szCs w:val="22"/>
        </w:rPr>
        <w:t>.</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3EADF3B3" w14:textId="585BA97D" w:rsidR="004C78E5" w:rsidRDefault="00EA764C">
      <w:r>
        <w:t xml:space="preserve">We </w:t>
      </w:r>
      <w:r w:rsidR="00383DE1">
        <w:t xml:space="preserve">now </w:t>
      </w:r>
      <w:r>
        <w:t>turn our attention to an application of our</w:t>
      </w:r>
      <w:r w:rsidR="00383DE1">
        <w:t xml:space="preserve"> computational</w:t>
      </w:r>
      <w:r>
        <w:t xml:space="preserve"> </w:t>
      </w:r>
      <w:r w:rsidR="00383DE1">
        <w:t xml:space="preserve">approach. Specifically, we were interested in estimating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del w:id="138" w:author="Yoav Ram" w:date="2018-12-03T09:33:00Z">
        <w:r w:rsidR="0062178F" w:rsidDel="000A41F9">
          <w:delText>isolated from a long-term experiment in which initially identical populations were selected</w:delText>
        </w:r>
      </w:del>
      <w:ins w:id="139" w:author="Yoav Ram" w:date="2018-12-03T09:33:00Z">
        <w:r w:rsidR="000A41F9">
          <w:t>evolved</w:t>
        </w:r>
      </w:ins>
      <w:r w:rsidR="0062178F">
        <w:t xml:space="preserve"> in a series of distinct </w:t>
      </w:r>
      <w:del w:id="140" w:author="Yoav Ram" w:date="2018-12-17T12:38:00Z">
        <w:r w:rsidR="0062178F" w:rsidDel="007F2AA6">
          <w:delText xml:space="preserve">lactose </w:delText>
        </w:r>
      </w:del>
      <w:ins w:id="141" w:author="Yoav Ram" w:date="2018-12-17T12:38:00Z">
        <w:r w:rsidR="007F2AA6">
          <w:t>lactose-</w:t>
        </w:r>
      </w:ins>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3F0C07">
        <w:t>grow</w:t>
      </w:r>
      <w:r w:rsidR="00383DE1">
        <w:t>ing</w:t>
      </w:r>
      <w:r w:rsidR="003F0C07">
        <w:t xml:space="preserve"> isogenic strains with different expression levels 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the environmental concentration of some inducer</w:t>
      </w:r>
      <w:del w:id="142" w:author="Yoav Ram" w:date="2018-12-17T12:19:00Z">
        <w:r w:rsidR="00925738" w:rsidDel="00584403">
          <w:delText xml:space="preserve">, </w:delText>
        </w:r>
        <w:r w:rsidR="0062178F" w:rsidDel="00584403">
          <w:delText xml:space="preserve">e.g. </w:delText>
        </w:r>
        <w:r w:rsidR="00383DE1" w:rsidRPr="003F0C07" w:rsidDel="00584403">
          <w:delText>IPTG</w:delText>
        </w:r>
        <w:r w:rsidR="00383DE1" w:rsidDel="00584403">
          <w:delText xml:space="preserve"> (</w:delText>
        </w:r>
        <w:r w:rsidR="003F0C07" w:rsidRPr="003F0C07" w:rsidDel="00584403">
          <w:delText>Isopropyl-</w:delText>
        </w:r>
        <w:r w:rsidR="003F0C07" w:rsidDel="00584403">
          <w:rPr>
            <w:lang w:val="el-GR"/>
          </w:rPr>
          <w:delText>β</w:delText>
        </w:r>
        <w:r w:rsidR="003F0C07" w:rsidRPr="003F0C07" w:rsidDel="00584403">
          <w:delText>-D-thiogalactoside</w:delText>
        </w:r>
        <w:r w:rsidR="00383DE1" w:rsidDel="00584403">
          <w:delText>)</w:delText>
        </w:r>
        <w:r w:rsidR="003F0C07" w:rsidDel="00584403">
          <w:delText xml:space="preserve">, </w:delText>
        </w:r>
        <w:r w:rsidR="003F0C07" w:rsidRPr="003F0C07" w:rsidDel="00584403">
          <w:delText>a molecular analog of allolactose</w:delText>
        </w:r>
      </w:del>
      <w:r w:rsidR="003F0C07">
        <w:t xml:space="preserve">. However, changing the genotype can have pleiotropic effects on fitness, and strains growing in </w:t>
      </w:r>
      <w:r w:rsidR="006A7717">
        <w:t xml:space="preserve">a mixed </w:t>
      </w:r>
      <w:r w:rsidR="003F0C07">
        <w:t xml:space="preserve">culture cannot experience different </w:t>
      </w:r>
      <w:r w:rsidR="003425C4">
        <w:t xml:space="preserve">inducer </w:t>
      </w:r>
      <w:r w:rsidR="003F0C07">
        <w:t xml:space="preserve">concentrations due to </w:t>
      </w:r>
      <w:r w:rsidR="006A7717">
        <w:t xml:space="preserve">their </w:t>
      </w:r>
      <w:r w:rsidR="003F0C07">
        <w:t xml:space="preserve">shared environment. </w:t>
      </w:r>
    </w:p>
    <w:p w14:paraId="2F1C1F71" w14:textId="41E8636D" w:rsidR="00C94948" w:rsidRDefault="003F0C07">
      <w:r>
        <w:t>To resolve this</w:t>
      </w:r>
      <w:r w:rsidR="00383DE1">
        <w:t xml:space="preserve"> problem</w:t>
      </w:r>
      <w:r>
        <w:t xml:space="preserve"> and </w:t>
      </w:r>
      <w:ins w:id="143" w:author="Yoav Ram" w:date="2018-12-17T12:38:00Z">
        <w:r w:rsidR="007F2AA6">
          <w:t xml:space="preserve">to </w:t>
        </w:r>
      </w:ins>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ins w:id="144" w:author="Yoav Ram" w:date="2018-12-17T12:39:00Z">
        <w:r w:rsidR="007F2AA6">
          <w:t xml:space="preserve">of </w:t>
        </w:r>
        <w:r w:rsidR="007F2AA6">
          <w:rPr>
            <w:i/>
            <w:iCs/>
          </w:rPr>
          <w:t xml:space="preserve">lacI+ </w:t>
        </w:r>
        <w:r w:rsidR="007F2AA6">
          <w:t xml:space="preserve">strains </w:t>
        </w:r>
      </w:ins>
      <w:r>
        <w:t xml:space="preserve">were measured in mono-culture with </w:t>
      </w:r>
      <w:r w:rsidR="00DC0A28">
        <w:t xml:space="preserve">and without </w:t>
      </w:r>
      <w:r>
        <w:t>IPTG</w:t>
      </w:r>
      <w:ins w:id="145" w:author="Yoav Ram" w:date="2018-12-17T12:19:00Z">
        <w:r w:rsidR="00584403">
          <w:t xml:space="preserve"> (</w:t>
        </w:r>
        <w:r w:rsidR="00584403" w:rsidRPr="003F0C07">
          <w:t>Isopropyl-</w:t>
        </w:r>
        <w:r w:rsidR="00584403">
          <w:rPr>
            <w:lang w:val="el-GR"/>
          </w:rPr>
          <w:t>β</w:t>
        </w:r>
        <w:r w:rsidR="00584403" w:rsidRPr="003F0C07">
          <w:t>-D-thiogalactoside</w:t>
        </w:r>
        <w:r w:rsidR="00584403">
          <w:t xml:space="preserve">), </w:t>
        </w:r>
        <w:r w:rsidR="00584403" w:rsidRPr="003F0C07">
          <w:t>a molecular analog of allolactose</w:t>
        </w:r>
      </w:ins>
      <w:r w:rsidR="00383DE1">
        <w:t xml:space="preserve"> </w:t>
      </w:r>
      <w:ins w:id="146" w:author="Yoav Ram" w:date="2018-12-17T12:19:00Z">
        <w:r w:rsidR="00584403">
          <w:t xml:space="preserve">that induces the </w:t>
        </w:r>
        <w:r w:rsidR="00584403" w:rsidRPr="00AE0405">
          <w:rPr>
            <w:i/>
            <w:iCs/>
            <w:rPrChange w:id="147" w:author="Yoav Ram" w:date="2018-12-17T12:19:00Z">
              <w:rPr/>
            </w:rPrChange>
          </w:rPr>
          <w:t>lac</w:t>
        </w:r>
        <w:r w:rsidR="00584403">
          <w:t xml:space="preserve"> operon </w:t>
        </w:r>
      </w:ins>
      <w:r w:rsidR="00383DE1">
        <w:t>(experiments</w:t>
      </w:r>
      <w:r w:rsidR="003F6167">
        <w:t xml:space="preserve"> were similar to the </w:t>
      </w:r>
      <w:r w:rsidR="003F6167">
        <w:rPr>
          <w:i/>
          <w:iCs/>
        </w:rPr>
        <w:t>lacI experiments</w:t>
      </w:r>
      <w:r w:rsidR="003F6167">
        <w:t xml:space="preserve"> used for </w:t>
      </w:r>
      <w:ins w:id="148" w:author="Yoav Ram" w:date="2018-12-17T12:39:00Z">
        <w:r w:rsidR="007F2AA6">
          <w:t xml:space="preserve">experimental </w:t>
        </w:r>
      </w:ins>
      <w:r w:rsidR="003F6167">
        <w:t>validation</w:t>
      </w:r>
      <w:ins w:id="149" w:author="Yoav Ram" w:date="2018-12-17T12:39:00Z">
        <w:r w:rsidR="007F2AA6">
          <w:t>, see above</w:t>
        </w:r>
      </w:ins>
      <w:r w:rsidR="003F6167">
        <w:t>)</w:t>
      </w:r>
      <w:r w:rsidR="00383DE1">
        <w:t>. T</w:t>
      </w:r>
      <w:r w:rsidR="00DC0A28">
        <w:t xml:space="preserve">hese 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Applied to multiple IPTG concentrations and multiple 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lastRenderedPageBreak/>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9"/>
                    <a:stretch>
                      <a:fillRect/>
                    </a:stretch>
                  </pic:blipFill>
                  <pic:spPr>
                    <a:xfrm>
                      <a:off x="0" y="0"/>
                      <a:ext cx="3657600" cy="3263900"/>
                    </a:xfrm>
                    <a:prstGeom prst="rect">
                      <a:avLst/>
                    </a:prstGeom>
                  </pic:spPr>
                </pic:pic>
              </a:graphicData>
            </a:graphic>
          </wp:inline>
        </w:drawing>
      </w:r>
    </w:p>
    <w:p w14:paraId="57F48D98" w14:textId="5E141C99" w:rsidR="00660A13" w:rsidRDefault="00C94948" w:rsidP="00686D9D">
      <w:pPr>
        <w:pStyle w:val="Caption"/>
        <w:rPr>
          <w:b w:val="0"/>
          <w:bCs w:val="0"/>
          <w:color w:val="000000" w:themeColor="text1"/>
          <w:sz w:val="22"/>
          <w:szCs w:val="22"/>
        </w:rPr>
        <w:pPrChange w:id="150" w:author="Yoav Ram" w:date="2018-12-17T12:40:00Z">
          <w:pPr>
            <w:pStyle w:val="Caption"/>
            <w:jc w:val="center"/>
          </w:pPr>
        </w:pPrChange>
      </w:pPr>
      <w:bookmarkStart w:id="151"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51"/>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del w:id="152" w:author="Yoav Ram" w:date="2018-12-17T12:20:00Z">
        <w:r w:rsidR="003F6167" w:rsidDel="00BE6CA6">
          <w:rPr>
            <w:b w:val="0"/>
            <w:bCs w:val="0"/>
            <w:color w:val="000000" w:themeColor="text1"/>
            <w:sz w:val="22"/>
            <w:szCs w:val="22"/>
          </w:rPr>
          <w:delText>Since e</w:delText>
        </w:r>
      </w:del>
      <w:ins w:id="153" w:author="Yoav Ram" w:date="2018-12-17T12:20:00Z">
        <w:r w:rsidR="00BE6CA6">
          <w:rPr>
            <w:b w:val="0"/>
            <w:bCs w:val="0"/>
            <w:color w:val="000000" w:themeColor="text1"/>
            <w:sz w:val="22"/>
            <w:szCs w:val="22"/>
          </w:rPr>
          <w:t>E</w:t>
        </w:r>
      </w:ins>
      <w:r w:rsidR="003F6167">
        <w:rPr>
          <w:b w:val="0"/>
          <w:bCs w:val="0"/>
          <w:color w:val="000000" w:themeColor="text1"/>
          <w:sz w:val="22"/>
          <w:szCs w:val="22"/>
        </w:rPr>
        <w:t>xpression</w:t>
      </w:r>
      <w:ins w:id="154" w:author="Yoav Ram" w:date="2018-12-17T12:20:00Z">
        <w:r w:rsidR="00BE6CA6">
          <w:rPr>
            <w:b w:val="0"/>
            <w:bCs w:val="0"/>
            <w:color w:val="000000" w:themeColor="text1"/>
            <w:sz w:val="22"/>
            <w:szCs w:val="22"/>
          </w:rPr>
          <w:t xml:space="preserve"> of the </w:t>
        </w:r>
        <w:r w:rsidR="00BE6CA6">
          <w:rPr>
            <w:b w:val="0"/>
            <w:bCs w:val="0"/>
            <w:i/>
            <w:iCs/>
            <w:color w:val="000000" w:themeColor="text1"/>
            <w:sz w:val="22"/>
            <w:szCs w:val="22"/>
          </w:rPr>
          <w:t>lac</w:t>
        </w:r>
        <w:r w:rsidR="00BE6CA6">
          <w:rPr>
            <w:b w:val="0"/>
            <w:bCs w:val="0"/>
            <w:color w:val="000000" w:themeColor="text1"/>
            <w:sz w:val="22"/>
            <w:szCs w:val="22"/>
          </w:rPr>
          <w:t xml:space="preserve"> operon</w:t>
        </w:r>
      </w:ins>
      <w:r w:rsidR="003F6167">
        <w:rPr>
          <w:b w:val="0"/>
          <w:bCs w:val="0"/>
          <w:color w:val="000000" w:themeColor="text1"/>
          <w:sz w:val="22"/>
          <w:szCs w:val="22"/>
        </w:rPr>
        <w:t xml:space="preserve"> </w:t>
      </w:r>
      <w:r w:rsidR="00031E11">
        <w:rPr>
          <w:b w:val="0"/>
          <w:bCs w:val="0"/>
          <w:color w:val="000000" w:themeColor="text1"/>
          <w:sz w:val="22"/>
          <w:szCs w:val="22"/>
        </w:rPr>
        <w:t xml:space="preserve">is </w:t>
      </w:r>
      <w:r w:rsidR="003F6167">
        <w:rPr>
          <w:b w:val="0"/>
          <w:bCs w:val="0"/>
          <w:color w:val="000000" w:themeColor="text1"/>
          <w:sz w:val="22"/>
          <w:szCs w:val="22"/>
        </w:rPr>
        <w:t>induced by IPTG concentration</w:t>
      </w:r>
      <w:ins w:id="155" w:author="Yoav Ram" w:date="2018-12-17T12:20:00Z">
        <w:r w:rsidR="00BE6CA6">
          <w:rPr>
            <w:b w:val="0"/>
            <w:bCs w:val="0"/>
            <w:color w:val="000000" w:themeColor="text1"/>
            <w:sz w:val="22"/>
            <w:szCs w:val="22"/>
          </w:rPr>
          <w:t xml:space="preserve">. Thus, </w:t>
        </w:r>
      </w:ins>
      <w:del w:id="156" w:author="Yoav Ram" w:date="2018-12-17T12:20:00Z">
        <w:r w:rsidR="003F6167" w:rsidDel="00BE6CA6">
          <w:rPr>
            <w:b w:val="0"/>
            <w:bCs w:val="0"/>
            <w:color w:val="000000" w:themeColor="text1"/>
            <w:sz w:val="22"/>
            <w:szCs w:val="22"/>
          </w:rPr>
          <w:delText xml:space="preserve">, </w:delText>
        </w:r>
      </w:del>
      <w:r w:rsidR="003F6167">
        <w:rPr>
          <w:b w:val="0"/>
          <w:bCs w:val="0"/>
          <w:color w:val="000000" w:themeColor="text1"/>
          <w:sz w:val="22"/>
          <w:szCs w:val="22"/>
        </w:rPr>
        <w:t xml:space="preserve">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w:t>
      </w:r>
      <w:del w:id="157" w:author="Yoav Ram" w:date="2018-12-17T12:40:00Z">
        <w:r w:rsidR="003F6167" w:rsidDel="00686D9D">
          <w:rPr>
            <w:b w:val="0"/>
            <w:bCs w:val="0"/>
            <w:color w:val="000000" w:themeColor="text1"/>
            <w:sz w:val="22"/>
            <w:szCs w:val="22"/>
          </w:rPr>
          <w:delText xml:space="preserve">on </w:delText>
        </w:r>
      </w:del>
      <w:ins w:id="158" w:author="Yoav Ram" w:date="2018-12-17T12:40:00Z">
        <w:r w:rsidR="00686D9D">
          <w:rPr>
            <w:b w:val="0"/>
            <w:bCs w:val="0"/>
            <w:color w:val="000000" w:themeColor="text1"/>
            <w:sz w:val="22"/>
            <w:szCs w:val="22"/>
          </w:rPr>
          <w:t xml:space="preserve">to </w:t>
        </w:r>
      </w:ins>
      <w:r w:rsidR="003F6167">
        <w:rPr>
          <w:b w:val="0"/>
          <w:bCs w:val="0"/>
          <w:color w:val="000000" w:themeColor="text1"/>
          <w:sz w:val="22"/>
          <w:szCs w:val="22"/>
        </w:rPr>
        <w:t xml:space="preserve">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r w:rsidR="00894586">
        <w:rPr>
          <w:b w:val="0"/>
          <w:bCs w:val="0"/>
          <w:color w:val="000000" w:themeColor="text1"/>
          <w:sz w:val="22"/>
          <w:szCs w:val="22"/>
        </w:rPr>
        <w:t xml:space="preserve">symbol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405AAC63"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ins w:id="159" w:author="Yoav Ram" w:date="2018-12-17T12:21:00Z">
        <w:r w:rsidR="00C45B34">
          <w:rPr>
            <w:b w:val="0"/>
            <w:bCs w:val="0"/>
            <w:color w:val="000000" w:themeColor="text1"/>
            <w:sz w:val="22"/>
            <w:szCs w:val="22"/>
            <w:highlight w:val="red"/>
          </w:rPr>
          <w:t xml:space="preserve"> Should be clear what the y-axis is (W? 1-W? W-1?)</w:t>
        </w:r>
      </w:ins>
    </w:p>
    <w:p w14:paraId="7113F9E8" w14:textId="712E0D50" w:rsidR="007A7F01" w:rsidRPr="0025589C" w:rsidRDefault="007A7F01" w:rsidP="00C34C28">
      <w:pPr>
        <w:pStyle w:val="Heading1"/>
        <w:spacing w:line="360" w:lineRule="auto"/>
        <w:ind w:firstLine="284"/>
      </w:pPr>
      <w:r w:rsidRPr="00674F4C">
        <w:t>Discussion</w:t>
      </w:r>
    </w:p>
    <w:p w14:paraId="2C64AB66" w14:textId="2C1FE4B0"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r w:rsidR="00B96C01" w:rsidRPr="0025589C">
        <w:t xml:space="preserve">this </w:t>
      </w:r>
      <w:r w:rsidR="00CD2EF9" w:rsidRPr="0025589C">
        <w:t>new approach</w:t>
      </w:r>
      <w:r w:rsidR="00092C8C">
        <w:t xml:space="preserve"> using two </w:t>
      </w:r>
      <w:r w:rsidR="00C828BF">
        <w:t>different</w:t>
      </w:r>
      <w:r w:rsidR="00092C8C">
        <w:t xml:space="preserve"> experimental </w:t>
      </w:r>
      <w:r w:rsidR="00092C8C" w:rsidRPr="00C828BF">
        <w:t>setups. Our approach</w:t>
      </w:r>
      <w:r w:rsidRPr="00C828BF">
        <w:t xml:space="preserve"> performed </w:t>
      </w:r>
      <w:r w:rsidR="00092C8C" w:rsidRPr="00C828BF">
        <w:t xml:space="preserve">well, and </w:t>
      </w:r>
      <w:r w:rsidR="00B96C01" w:rsidRPr="00C828BF">
        <w:t>far</w:t>
      </w:r>
      <w:r w:rsidRPr="00C828BF">
        <w:t xml:space="preserve"> better than the </w:t>
      </w:r>
      <w:r w:rsidR="00F4206B" w:rsidRPr="00C828BF">
        <w:t xml:space="preserve">approach </w:t>
      </w:r>
      <w:r w:rsidRPr="00C828BF">
        <w:t>commonly used in the literature</w:t>
      </w:r>
      <w:r w:rsidR="00BE030C" w:rsidRPr="00C828BF">
        <w:t xml:space="preserve"> (</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C828BF" w:rsidRPr="00C828BF">
        <w:t>These experimental</w:t>
      </w:r>
      <w:r w:rsidR="00C828BF">
        <w:t xml:space="preserve"> validations provide strong support for this new </w:t>
      </w:r>
      <w:r w:rsidR="00C828BF" w:rsidRPr="00C828BF">
        <w:t xml:space="preserve">approach. </w:t>
      </w:r>
      <w:r w:rsidR="00C828BF" w:rsidRPr="00634C42">
        <w:t xml:space="preserve">Indeed, our 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718307BB" w14:textId="6C42C94B"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i</w:t>
      </w:r>
      <w:r w:rsidR="00B96C01" w:rsidRPr="0025589C">
        <w:t xml:space="preserve">ng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 xml:space="preserve">However, </w:t>
      </w:r>
      <w:r w:rsidR="005E3BFE" w:rsidRPr="0025589C">
        <w:lastRenderedPageBreak/>
        <w:t>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3A5201AB" w14:textId="79255F5F"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E318D0" w:rsidRPr="00634C42">
        <w:t xml:space="preserve">our approach is useful for predicting results of competitions that </w:t>
      </w:r>
      <w:r w:rsidR="003B18C6" w:rsidRPr="00634C42">
        <w:t>are im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del w:id="160" w:author="Yoav Ram" w:date="2018-12-17T12:18:00Z">
        <w:r w:rsidR="00E318D0" w:rsidRPr="00634C42" w:rsidDel="005C0E03">
          <w:delText xml:space="preserve">which </w:delText>
        </w:r>
      </w:del>
      <w:ins w:id="161" w:author="Yoav Ram" w:date="2018-12-17T12:18:00Z">
        <w:r w:rsidR="005C0E03">
          <w:t>an</w:t>
        </w:r>
        <w:r w:rsidR="005C0E03" w:rsidRPr="00634C42">
          <w:t xml:space="preserve"> </w:t>
        </w:r>
      </w:ins>
      <w:r w:rsidR="00E318D0" w:rsidRPr="00634C42">
        <w:t>induce</w:t>
      </w:r>
      <w:ins w:id="162" w:author="Yoav Ram" w:date="2018-12-17T12:18:00Z">
        <w:r w:rsidR="005C0E03">
          <w:t xml:space="preserve">r </w:t>
        </w:r>
      </w:ins>
      <w:del w:id="163" w:author="Yoav Ram" w:date="2018-12-17T12:18:00Z">
        <w:r w:rsidR="00E318D0" w:rsidRPr="00634C42" w:rsidDel="005C0E03">
          <w:delText xml:space="preserve">s expression </w:delText>
        </w:r>
      </w:del>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 if it was possible to compete them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how differences in fitness</w:t>
      </w:r>
      <w:r w:rsidR="005756F6" w:rsidRPr="00643E5F">
        <w:t xml:space="preserve"> relate to differences in growth</w:t>
      </w:r>
      <w:r w:rsidR="00181C68">
        <w:t xml:space="preserve">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w:t>
      </w:r>
      <w:del w:id="164" w:author="Yoav Ram" w:date="2018-12-17T12:41:00Z">
        <w:r w:rsidR="005756F6" w:rsidRPr="00643E5F" w:rsidDel="00686D9D">
          <w:delText>s</w:delText>
        </w:r>
      </w:del>
      <w:r w:rsidR="005756F6" w:rsidRPr="00643E5F">
        <w:t xml:space="preserve">,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w:t>
      </w:r>
      <w:del w:id="165" w:author="Yoav Ram" w:date="2018-12-17T12:41:00Z">
        <w:r w:rsidR="005756F6" w:rsidRPr="00643E5F" w:rsidDel="00686D9D">
          <w:delText>s</w:delText>
        </w:r>
      </w:del>
      <w:r w:rsidR="005756F6" w:rsidRPr="00643E5F">
        <w:t xml:space="preserve">. </w:t>
      </w:r>
    </w:p>
    <w:p w14:paraId="7DAB55D9" w14:textId="2767AE4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ins w:id="166" w:author="Yoav Ram" w:date="2018-12-17T12:41:00Z">
        <w:r w:rsidR="00686D9D">
          <w:t xml:space="preserve">, who </w:t>
        </w:r>
      </w:ins>
      <w:del w:id="167" w:author="Yoav Ram" w:date="2018-12-17T12:41:00Z">
        <w:r w:rsidRPr="00F22259" w:rsidDel="00686D9D">
          <w:delText xml:space="preserve">. This work </w:delText>
        </w:r>
      </w:del>
      <w:r w:rsidR="00E423B2" w:rsidRPr="00F22259">
        <w:t>assume</w:t>
      </w:r>
      <w:del w:id="168" w:author="Yoav Ram" w:date="2018-12-17T12:41:00Z">
        <w:r w:rsidR="00E423B2" w:rsidRPr="00F22259" w:rsidDel="00686D9D">
          <w:delText>s</w:delText>
        </w:r>
      </w:del>
      <w:ins w:id="169" w:author="Yoav Ram" w:date="2018-12-17T12:41:00Z">
        <w:r w:rsidR="00686D9D">
          <w:t>d</w:t>
        </w:r>
      </w:ins>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w:t>
      </w:r>
      <w:ins w:id="170" w:author="Yoav Ram" w:date="2018-12-17T12:41:00Z">
        <w:r w:rsidR="00686D9D">
          <w:t>s</w:t>
        </w:r>
      </w:ins>
      <w:del w:id="171" w:author="Yoav Ram" w:date="2018-12-17T12:41:00Z">
        <w:r w:rsidR="007E1ADA" w:rsidRPr="00643E5F" w:rsidDel="00686D9D">
          <w:delText xml:space="preserve"> approach</w:delText>
        </w:r>
      </w:del>
      <w:r w:rsidR="007E1ADA" w:rsidRPr="00643E5F">
        <w:t>.</w:t>
      </w:r>
    </w:p>
    <w:p w14:paraId="666C5538" w14:textId="2000C18F"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20"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xml:space="preserve">, an open-source </w:t>
      </w:r>
      <w:r w:rsidR="005327AF">
        <w:lastRenderedPageBreak/>
        <w:t>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successfully used 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72" w:name="_Ref439853427"/>
    </w:p>
    <w:p w14:paraId="605BF98C" w14:textId="77777777" w:rsidR="00643E5F" w:rsidRDefault="00643E5F" w:rsidP="00C34C28">
      <w:pPr>
        <w:spacing w:after="200"/>
        <w:rPr>
          <w:rFonts w:eastAsiaTheme="majorEastAsia"/>
          <w:b/>
          <w:bCs/>
          <w:kern w:val="32"/>
          <w:sz w:val="28"/>
          <w:szCs w:val="28"/>
        </w:rPr>
      </w:pPr>
      <w:bookmarkStart w:id="173" w:name="_Ref455590789"/>
      <w:r>
        <w:br w:type="page"/>
      </w:r>
    </w:p>
    <w:p w14:paraId="607869F5" w14:textId="70895A59" w:rsidR="007A7F01" w:rsidRPr="0025589C" w:rsidRDefault="007A7F01" w:rsidP="00C34C28">
      <w:pPr>
        <w:pStyle w:val="Heading1"/>
        <w:spacing w:line="360" w:lineRule="auto"/>
        <w:ind w:firstLine="284"/>
      </w:pPr>
      <w:bookmarkStart w:id="174" w:name="_Ref529956456"/>
      <w:r w:rsidRPr="0025589C">
        <w:lastRenderedPageBreak/>
        <w:t>Materials and Methods</w:t>
      </w:r>
      <w:bookmarkEnd w:id="172"/>
      <w:bookmarkEnd w:id="173"/>
      <w:bookmarkEnd w:id="174"/>
    </w:p>
    <w:p w14:paraId="6840A7B2" w14:textId="7318645B"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685D757" w14:textId="70977783"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47D2F4C6" w14:textId="2F03FB40"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commentRangeStart w:id="175"/>
      <w:r w:rsidRPr="0025589C">
        <w:t>(50)</w:t>
      </w:r>
      <w:commentRangeEnd w:id="175"/>
      <w:r w:rsidR="00894586">
        <w:rPr>
          <w:rStyle w:val="CommentReference"/>
        </w:rPr>
        <w:commentReference w:id="175"/>
      </w:r>
      <w:r w:rsidRPr="0025589C">
        <w:t>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 xml:space="preserve">he next day, 2 μL of the preconditioned culture was transferred into </w:t>
      </w:r>
      <w:commentRangeStart w:id="176"/>
      <w:r w:rsidR="00862800" w:rsidRPr="00634C42">
        <w:t>89</w:t>
      </w:r>
      <w:commentRangeEnd w:id="176"/>
      <w:r w:rsidR="00B25AD9">
        <w:rPr>
          <w:rStyle w:val="CommentReference"/>
        </w:rPr>
        <w:commentReference w:id="176"/>
      </w:r>
      <w:r w:rsidR="00862800" w:rsidRPr="00634C42">
        <w:t xml:space="preserve">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28754787" w14:textId="44E57171"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645BC11" w14:textId="7FB63D3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del w:id="177" w:author="Yoav Ram" w:date="2018-12-17T12:42:00Z">
        <w:r w:rsidR="003616D0" w:rsidRPr="0025589C" w:rsidDel="00686D9D">
          <w:delText xml:space="preserve">some </w:delText>
        </w:r>
      </w:del>
      <w:ins w:id="178" w:author="Yoav Ram" w:date="2018-12-17T12:42:00Z">
        <w:r w:rsidR="00686D9D">
          <w:t>the value</w:t>
        </w:r>
        <w:r w:rsidR="00686D9D" w:rsidRPr="0025589C">
          <w:t xml:space="preserve"> </w:t>
        </w:r>
      </w:ins>
      <w:r w:rsidR="003616D0" w:rsidRPr="0025589C">
        <w:t xml:space="preserve">of </w:t>
      </w:r>
      <w:ins w:id="179" w:author="Yoav Ram" w:date="2018-12-17T12:42:00Z">
        <w:r w:rsidR="00686D9D">
          <w:t xml:space="preserve">specific </w:t>
        </w:r>
      </w:ins>
      <w:del w:id="180" w:author="Yoav Ram" w:date="2018-12-17T12:42:00Z">
        <w:r w:rsidR="003616D0" w:rsidRPr="0025589C" w:rsidDel="00686D9D">
          <w:delText xml:space="preserve">the </w:delText>
        </w:r>
      </w:del>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67067727" w:rsidR="003616D0" w:rsidRPr="0025589C" w:rsidRDefault="003616D0" w:rsidP="0025633F">
      <w:pPr>
        <w:ind w:firstLine="0"/>
        <w:pPrChange w:id="181" w:author="Yoav Ram" w:date="2018-12-17T12:42:00Z">
          <w:pPr/>
        </w:pPrChange>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ins w:id="182" w:author="Yoav Ram" w:date="2018-12-17T12:43:00Z">
        <w:r w:rsidR="0025633F">
          <w:t xml:space="preserve"> This was not necessary for the fluorescence experiment in which model fitting was stable.</w:t>
        </w:r>
      </w:ins>
      <w:del w:id="183" w:author="Yoav Ram" w:date="2018-12-17T12:43:00Z">
        <w:r w:rsidR="00D2060D" w:rsidDel="0025633F">
          <w:delText xml:space="preserve"> </w:delText>
        </w:r>
      </w:del>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3A8CFD74"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ins w:id="184" w:author="Yoav Ram" w:date="2018-12-17T12:46:00Z">
        <w:r w:rsidR="00742C57" w:rsidRPr="00742C57">
          <w:rPr>
            <w:rPrChange w:id="185" w:author="Yoav Ram" w:date="2018-12-17T12:46:00Z">
              <w:rPr>
                <w:i/>
                <w:iCs/>
              </w:rPr>
            </w:rPrChange>
          </w:rPr>
          <w:t>To</w:t>
        </w:r>
        <w:r w:rsidR="00742C57">
          <w:t xml:space="preserve"> estimate the relative cos</w:t>
        </w:r>
      </w:ins>
      <w:ins w:id="186" w:author="Yoav Ram" w:date="2018-12-17T12:47:00Z">
        <w:r w:rsidR="00742C57">
          <w:t xml:space="preserve">t of expressing the </w:t>
        </w:r>
        <w:r w:rsidR="00742C57">
          <w:rPr>
            <w:i/>
            <w:iCs/>
          </w:rPr>
          <w:t>lac</w:t>
        </w:r>
        <w:r w:rsidR="00742C57">
          <w:t xml:space="preserve"> operon, strains must grow in the presence of different IPTG concentrations</w:t>
        </w:r>
      </w:ins>
      <w:ins w:id="187" w:author="Yoav Ram" w:date="2018-12-17T12:48:00Z">
        <w:r w:rsidR="00742C57">
          <w:t>, which cannot occur in a mixed culture</w:t>
        </w:r>
      </w:ins>
      <w:ins w:id="188" w:author="Yoav Ram" w:date="2018-12-17T12:47:00Z">
        <w:r w:rsidR="00742C57">
          <w:t xml:space="preserve">. </w:t>
        </w:r>
      </w:ins>
      <w:ins w:id="189" w:author="Yoav Ram" w:date="2018-12-17T12:48:00Z">
        <w:r w:rsidR="00984293">
          <w:t>That is</w:t>
        </w:r>
      </w:ins>
      <w:ins w:id="190" w:author="Yoav Ram" w:date="2018-12-17T12:47:00Z">
        <w:r w:rsidR="00742C57">
          <w:t xml:space="preserve">, </w:t>
        </w:r>
      </w:ins>
      <w:del w:id="191" w:author="Yoav Ram" w:date="2018-12-17T12:47:00Z">
        <w:r w:rsidR="00871F93" w:rsidDel="00742C57">
          <w:delText xml:space="preserve">the competition parameters were set to </w:delTex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rsidDel="00742C57">
          <w:delText xml:space="preserve"> and were not estimated from mixed growth</w:delText>
        </w:r>
      </w:del>
      <w:del w:id="192" w:author="Yoav Ram" w:date="2018-12-17T12:45:00Z">
        <w:r w:rsidR="00976E57" w:rsidDel="00742C57">
          <w:delText xml:space="preserve">, </w:delText>
        </w:r>
      </w:del>
      <w:ins w:id="193" w:author="Yoav Ram" w:date="2018-12-17T12:46:00Z">
        <w:r w:rsidR="00742C57">
          <w:t xml:space="preserve">we </w:t>
        </w:r>
      </w:ins>
      <w:ins w:id="194" w:author="Yoav Ram" w:date="2018-12-17T12:48:00Z">
        <w:r w:rsidR="00742C57">
          <w:t xml:space="preserve">wanted to </w:t>
        </w:r>
      </w:ins>
      <w:del w:id="195" w:author="Yoav Ram" w:date="2018-12-17T12:45:00Z">
        <w:r w:rsidR="00976E57" w:rsidDel="00742C57">
          <w:delText xml:space="preserve">as </w:delText>
        </w:r>
      </w:del>
      <w:del w:id="196" w:author="Yoav Ram" w:date="2018-12-17T12:46:00Z">
        <w:r w:rsidR="00976E57" w:rsidDel="00742C57">
          <w:delText xml:space="preserve">the purpose was to </w:delText>
        </w:r>
      </w:del>
      <w:r w:rsidR="00976E57">
        <w:t>predict growth in mixed culture without performing mixed culture experiments</w:t>
      </w:r>
      <w:del w:id="197" w:author="Yoav Ram" w:date="2018-12-17T12:46:00Z">
        <w:r w:rsidR="00976E57" w:rsidDel="00742C57">
          <w:delText>.</w:delText>
        </w:r>
        <w:r w:rsidR="00D2060D" w:rsidDel="00742C57">
          <w:delText xml:space="preserve"> </w:delText>
        </w:r>
      </w:del>
      <w:ins w:id="198" w:author="Yoav Ram" w:date="2018-12-17T12:48:00Z">
        <w:r w:rsidR="00984293">
          <w:t xml:space="preserve">. Therefore, </w:t>
        </w:r>
        <w:r w:rsidR="00984293">
          <w:t xml:space="preserve">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and were not estimated from mixed growth.</w:t>
        </w:r>
      </w:ins>
    </w:p>
    <w:p w14:paraId="4B1A29B2" w14:textId="5EDDD4F2" w:rsidR="00871F93" w:rsidRPr="001C0C2F" w:rsidRDefault="00871F93">
      <w:r w:rsidRPr="00634C42">
        <w:rPr>
          <w:b/>
          <w:bCs/>
        </w:rPr>
        <w:t xml:space="preserve">Estimating </w:t>
      </w:r>
      <w:r>
        <w:rPr>
          <w:b/>
          <w:bCs/>
        </w:rPr>
        <w:t xml:space="preserve">relative fitness. </w:t>
      </w:r>
      <w:r w:rsidRPr="00634C42">
        <w:rPr>
          <w:i/>
          <w:iCs/>
        </w:rPr>
        <w:t>LacI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BE7CE4"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E1911DA" w14:textId="77777777" w:rsidR="00871F93" w:rsidRPr="00634C42" w:rsidRDefault="00871F93">
      <w:pPr>
        <w:rPr>
          <w:i/>
          <w:iCs/>
        </w:rPr>
      </w:pPr>
    </w:p>
    <w:p w14:paraId="4E374857" w14:textId="7EB88DE4"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21" w:history="1">
        <w:r w:rsidR="00ED4128" w:rsidRPr="0025589C">
          <w:rPr>
            <w:rStyle w:val="Hyperlink"/>
          </w:rPr>
          <w:t>https://figshare.com/s/b08c6b975779e03ec48e</w:t>
        </w:r>
      </w:hyperlink>
      <w:r w:rsidR="00ED4128" w:rsidRPr="0025589C">
        <w:t>).</w:t>
      </w:r>
      <w:r w:rsidR="00871F93">
        <w:t xml:space="preserve"> </w:t>
      </w:r>
      <w:r w:rsidR="00AC1064">
        <w:rPr>
          <w:i/>
          <w:iCs/>
          <w:highlight w:val="red"/>
        </w:rPr>
        <w:t>lacI data?</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22" w:history="1">
        <w:r w:rsidRPr="0025589C">
          <w:rPr>
            <w:rStyle w:val="Hyperlink"/>
          </w:rPr>
          <w:t>https://github.com/yoavram/curveball</w:t>
        </w:r>
      </w:hyperlink>
      <w:r w:rsidRPr="0025589C">
        <w:t xml:space="preserve"> ; an installation guide, tutorial, and documentation will be available upon publication at </w:t>
      </w:r>
      <w:hyperlink r:id="rId23"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4" w:history="1">
        <w:r w:rsidRPr="0025589C">
          <w:rPr>
            <w:rStyle w:val="Hyperlink"/>
          </w:rPr>
          <w:t>https://curveball.netlify.com</w:t>
        </w:r>
      </w:hyperlink>
      <w:r w:rsidRPr="0025589C">
        <w:t xml:space="preserve"> (password: </w:t>
      </w:r>
      <w:r w:rsidRPr="0025589C">
        <w:rPr>
          <w:i/>
          <w:iCs/>
        </w:rPr>
        <w:t>dh5alpha</w:t>
      </w:r>
      <w:r w:rsidRPr="0025589C">
        <w:t>).</w:t>
      </w:r>
    </w:p>
    <w:p w14:paraId="4B214407" w14:textId="46297C89"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5"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6" w:history="1">
        <w:r w:rsidRPr="00634C42">
          <w:rPr>
            <w:rStyle w:val="Hyperlink"/>
          </w:rPr>
          <w:t>https://dl.dropboxusercontent.com/u/1578682/supp.ipynb</w:t>
        </w:r>
      </w:hyperlink>
      <w:r w:rsidRPr="00634C42">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35A719B2" w14:textId="582DC614"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75B73F83" w14:textId="6D3E87B9" w:rsidR="00750BAE" w:rsidRPr="0025589C" w:rsidRDefault="00750BAE" w:rsidP="00C34C28">
      <w:pPr>
        <w:pStyle w:val="Heading1"/>
        <w:spacing w:line="360" w:lineRule="auto"/>
        <w:ind w:firstLine="284"/>
      </w:pPr>
      <w:r w:rsidRPr="0025589C">
        <w:t>References</w:t>
      </w:r>
    </w:p>
    <w:p w14:paraId="30453911" w14:textId="5B1B3615"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6AAB162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407D62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2539D42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68B858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218D49F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445BEAC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154B219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7E54B8B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33FC91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81C68">
        <w:rPr>
          <w:rFonts w:ascii="Times New Roman" w:hAnsi="Times New Roman" w:cs="Times New Roman"/>
          <w:noProof/>
        </w:rPr>
        <w:lastRenderedPageBreak/>
        <w:t xml:space="preserve">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1111FAE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79D251D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1499B5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67C4F81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0A6D6D4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23072DF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57B346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4295F47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0DD030A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06E8469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7E834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42271D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71B2380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5D1C1E9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1ACF3E2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1B91600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331E976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 xml:space="preserve">Jones E, Oliphant T, Peterson P, others (2001) SciPy: Open source scientific tools for Python. </w:t>
      </w:r>
      <w:r w:rsidRPr="00181C68">
        <w:rPr>
          <w:rFonts w:ascii="Times New Roman" w:hAnsi="Times New Roman" w:cs="Times New Roman"/>
          <w:noProof/>
        </w:rPr>
        <w:lastRenderedPageBreak/>
        <w:t>Available at: http://www.scipy.org/.</w:t>
      </w:r>
    </w:p>
    <w:p w14:paraId="37A4467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342FB4C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536C13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409FE23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50B5C2B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67FB36C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2B7048E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DA9A80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409ED8E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28F4B62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4EFD60B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697354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884135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4DE5D3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04E373D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24E0AB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E9E953A" w14:textId="409B6105"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0BC1E0E1"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57D3017F" w:rsidR="00550FF4" w:rsidRPr="0025589C" w:rsidRDefault="002D16E5"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r>
                          <w:ins w:id="199" w:author="Yoav Ram" w:date="2018-12-17T12:49:00Z">
                            <w:rPr>
                              <w:rFonts w:ascii="Cambria Math" w:hAnsi="Cambria Math"/>
                            </w:rPr>
                            <m:t>.</m:t>
                          </w:ins>
                        </m:r>
                        <m:r>
                          <w:del w:id="200" w:author="Yoav Ram" w:date="2018-12-17T12:49:00Z">
                            <w:rPr>
                              <w:rFonts w:ascii="Cambria Math" w:hAnsi="Cambria Math"/>
                            </w:rPr>
                            <m:t>,</m:t>
                          </w:del>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2D16E5"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284475">
      <w:pPr>
        <w:ind w:firstLine="0"/>
        <w:pPrChange w:id="201" w:author="Yoav Ram" w:date="2018-12-17T12:50:00Z">
          <w:pPr/>
        </w:pPrChange>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7D7E0DA" w:rsidR="007A7F01" w:rsidRPr="0025589C" w:rsidRDefault="002D16E5"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r>
                          <w:ins w:id="202" w:author="Yoav Ram" w:date="2018-12-17T12:50:00Z">
                            <w:rPr>
                              <w:rFonts w:ascii="Cambria Math" w:hAnsi="Cambria Math"/>
                            </w:rPr>
                            <m:t>,</m:t>
                          </w:ins>
                        </m:r>
                        <m:r>
                          <w:del w:id="203" w:author="Yoav Ram" w:date="2018-12-17T12:50:00Z">
                            <w:rPr>
                              <w:rFonts w:ascii="Cambria Math" w:hAnsi="Cambria Math"/>
                            </w:rPr>
                            <m:t>.</m:t>
                          </w:del>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284475">
      <w:pPr>
        <w:ind w:firstLine="0"/>
        <w:pPrChange w:id="204" w:author="Yoav Ram" w:date="2018-12-17T12:50:00Z">
          <w:pPr/>
        </w:pPrChange>
      </w:pPr>
      <w:r w:rsidRPr="0025589C">
        <w:t xml:space="preserve">with </w:t>
      </w:r>
      <m:oMath>
        <m:r>
          <w:rPr>
            <w:rFonts w:ascii="Cambria Math" w:hAnsi="Cambria Math"/>
          </w:rPr>
          <m:t>μ=ϵν</m:t>
        </m:r>
      </m:oMath>
      <w:r w:rsidRPr="0025589C">
        <w:t xml:space="preserve">. </w:t>
      </w:r>
    </w:p>
    <w:p w14:paraId="7F97C730" w14:textId="2C981385"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2D16E5"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2D16E5"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2D16E5"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5BD1AF25" w:rsidR="007A7F01" w:rsidRPr="0025589C" w:rsidRDefault="007A7F01" w:rsidP="00284475">
      <w:pPr>
        <w:ind w:firstLine="0"/>
        <w:pPrChange w:id="205" w:author="Yoav Ram" w:date="2018-12-17T12:50:00Z">
          <w:pPr/>
        </w:pPrChange>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3A00869A"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2D16E5"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2C450C0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284475">
      <w:pPr>
        <w:ind w:firstLine="0"/>
        <w:pPrChange w:id="206" w:author="Yoav Ram" w:date="2018-12-17T12:50:00Z">
          <w:pPr/>
        </w:pPrChange>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284475">
      <w:pPr>
        <w:ind w:firstLine="0"/>
        <w:pPrChange w:id="207" w:author="Yoav Ram" w:date="2018-12-17T12:50:00Z">
          <w:pPr/>
        </w:pPrChange>
      </w:pPr>
      <w:r w:rsidRPr="0025589C">
        <w:t xml:space="preserve">Therefore, integrating </w:t>
      </w:r>
      <w:r w:rsidR="007A7F01" w:rsidRPr="0025589C">
        <w:t>eq. A5 produces eq</w:t>
      </w:r>
      <w:r w:rsidR="00A606B0">
        <w:t>s</w:t>
      </w:r>
      <w:r w:rsidR="007A7F01" w:rsidRPr="0025589C">
        <w:t xml:space="preserve">. 2. </w:t>
      </w:r>
    </w:p>
    <w:p w14:paraId="0EE2DABE" w14:textId="240BCC45"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3645913B"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208"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08"/>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2D16E5"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6DE73081" w:rsidR="007A7F01" w:rsidRPr="0025589C" w:rsidRDefault="002D16E5"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del w:id="209" w:author="Yoav Ram" w:date="2018-12-17T12:22:00Z">
                                    <w:rPr>
                                      <w:rFonts w:ascii="Cambria Math" w:hAnsi="Cambria Math"/>
                                    </w:rPr>
                                    <m:t>a</m:t>
                                  </w:del>
                                </m:r>
                                <m:r>
                                  <w:ins w:id="210" w:author="Yoav Ram" w:date="2018-12-17T12:22:00Z">
                                    <w:rPr>
                                      <w:rFonts w:ascii="Cambria Math" w:hAnsi="Cambria Math"/>
                                    </w:rPr>
                                    <m:t>c</m:t>
                                  </w:ins>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ins w:id="211" w:author="Yoav Ram" w:date="2018-12-17T12:22:00Z">
                                    <w:rPr>
                                      <w:rFonts w:ascii="Cambria Math" w:hAnsi="Cambria Math"/>
                                    </w:rPr>
                                    <m:t>c</m:t>
                                  </w:ins>
                                </m:r>
                                <m:r>
                                  <w:del w:id="212" w:author="Yoav Ram" w:date="2018-12-17T12:22:00Z">
                                    <w:rPr>
                                      <w:rFonts w:ascii="Cambria Math" w:hAnsi="Cambria Math"/>
                                    </w:rPr>
                                    <m:t>a</m:t>
                                  </w:del>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284475">
      <w:pPr>
        <w:tabs>
          <w:tab w:val="left" w:pos="1803"/>
          <w:tab w:val="center" w:pos="4153"/>
        </w:tabs>
        <w:ind w:firstLine="0"/>
        <w:pPrChange w:id="213" w:author="Yoav Ram" w:date="2018-12-17T12:51:00Z">
          <w:pPr>
            <w:tabs>
              <w:tab w:val="left" w:pos="1803"/>
              <w:tab w:val="center" w:pos="4153"/>
            </w:tabs>
          </w:pPr>
        </w:pPrChange>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614DCF0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del w:id="214" w:author="Yoav Ram" w:date="2018-12-17T12:51:00Z">
        <w:r w:rsidRPr="0025589C" w:rsidDel="00284475">
          <w:delText xml:space="preserve">different </w:delText>
        </w:r>
      </w:del>
      <w:ins w:id="215" w:author="Yoav Ram" w:date="2018-12-17T12:51:00Z">
        <w:r w:rsidR="00284475">
          <w:t>two</w:t>
        </w:r>
        <w:r w:rsidR="00284475" w:rsidRPr="0025589C">
          <w:t xml:space="preserve"> </w:t>
        </w:r>
      </w:ins>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2D16E5"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2D16E5"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216"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16"/>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217" w:name="_Ref453761140"/>
      <w:bookmarkStart w:id="218"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219"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19"/>
      <w:r w:rsidRPr="009B1A45">
        <w:rPr>
          <w:color w:val="auto"/>
          <w:sz w:val="22"/>
          <w:szCs w:val="22"/>
        </w:rPr>
        <w:t xml:space="preserve">. </w:t>
      </w:r>
      <w:bookmarkEnd w:id="217"/>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18"/>
    </w:p>
    <w:p w14:paraId="094F0F89" w14:textId="1D33B8A6" w:rsidR="00FE4A98" w:rsidRDefault="00FE4A98" w:rsidP="00C34C28">
      <w:pPr>
        <w:spacing w:after="200"/>
        <w:rPr>
          <w:b/>
          <w:bCs/>
        </w:rPr>
      </w:pPr>
      <w:bookmarkStart w:id="220"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20"/>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221" w:name="_Ref453761035"/>
      <w:r>
        <w:br w:type="page"/>
      </w:r>
    </w:p>
    <w:bookmarkEnd w:id="221"/>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2D16E5"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56D8863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2D16E5"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2D16E5"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2D16E5"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2D16E5"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59E26226"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2D16E5"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F4945C4"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2D16E5"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2D16E5"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4306C285"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222"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222"/>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2D16E5"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2D16E5"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5759FF8A"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eqs. 1 and 2, </w:t>
      </w:r>
      <w:del w:id="223" w:author="Yoav Ram" w:date="2018-12-17T12:51:00Z">
        <w:r w:rsidRPr="009B1A45" w:rsidDel="00284475">
          <w:rPr>
            <w:b w:val="0"/>
            <w:bCs w:val="0"/>
            <w:color w:val="auto"/>
            <w:sz w:val="22"/>
            <w:szCs w:val="22"/>
          </w:rPr>
          <w:delText xml:space="preserve">by </w:delText>
        </w:r>
      </w:del>
      <w:ins w:id="224" w:author="Yoav Ram" w:date="2018-12-17T12:51:00Z">
        <w:r w:rsidR="00284475">
          <w:rPr>
            <w:b w:val="0"/>
            <w:bCs w:val="0"/>
            <w:color w:val="auto"/>
            <w:sz w:val="22"/>
            <w:szCs w:val="22"/>
          </w:rPr>
          <w:t>with</w:t>
        </w:r>
        <w:r w:rsidR="00284475" w:rsidRPr="009B1A45">
          <w:rPr>
            <w:b w:val="0"/>
            <w:bCs w:val="0"/>
            <w:color w:val="auto"/>
            <w:sz w:val="22"/>
            <w:szCs w:val="22"/>
          </w:rPr>
          <w:t xml:space="preserve"> </w:t>
        </w:r>
      </w:ins>
      <w:del w:id="225" w:author="Yoav Ram" w:date="2018-12-17T12:51:00Z">
        <w:r w:rsidRPr="009B1A45" w:rsidDel="00284475">
          <w:rPr>
            <w:b w:val="0"/>
            <w:bCs w:val="0"/>
            <w:color w:val="auto"/>
            <w:sz w:val="22"/>
            <w:szCs w:val="22"/>
          </w:rPr>
          <w:delText xml:space="preserve">fixing </w:delText>
        </w:r>
      </w:del>
      <w:r w:rsidRPr="009B1A45">
        <w:rPr>
          <w:b w:val="0"/>
          <w:bCs w:val="0"/>
          <w:color w:val="auto"/>
          <w:sz w:val="22"/>
          <w:szCs w:val="22"/>
        </w:rPr>
        <w:t>specific parameter</w:t>
      </w:r>
      <w:ins w:id="226" w:author="Yoav Ram" w:date="2018-12-17T12:51:00Z">
        <w:r w:rsidR="0091128E">
          <w:rPr>
            <w:b w:val="0"/>
            <w:bCs w:val="0"/>
            <w:color w:val="auto"/>
            <w:sz w:val="22"/>
            <w:szCs w:val="22"/>
          </w:rPr>
          <w:t xml:space="preserve"> value</w:t>
        </w:r>
      </w:ins>
      <w:bookmarkStart w:id="227" w:name="_GoBack"/>
      <w:bookmarkEnd w:id="227"/>
      <w:r w:rsidRPr="009B1A45">
        <w:rPr>
          <w:b w:val="0"/>
          <w:bCs w:val="0"/>
          <w:color w:val="auto"/>
          <w:sz w:val="22"/>
          <w:szCs w:val="22"/>
        </w:rPr>
        <w:t>s</w:t>
      </w:r>
      <w:ins w:id="228" w:author="Yoav Ram" w:date="2018-12-17T12:51:00Z">
        <w:r w:rsidR="00284475">
          <w:rPr>
            <w:b w:val="0"/>
            <w:bCs w:val="0"/>
            <w:color w:val="auto"/>
            <w:sz w:val="22"/>
            <w:szCs w:val="22"/>
          </w:rPr>
          <w:t xml:space="preserve"> fixed</w:t>
        </w:r>
      </w:ins>
      <w:r w:rsidRPr="009B1A45">
        <w:rPr>
          <w:b w:val="0"/>
          <w:bCs w:val="0"/>
          <w:color w:val="auto"/>
          <w:sz w:val="22"/>
          <w:szCs w:val="22"/>
        </w:rPr>
        <w:t>.</w:t>
      </w:r>
    </w:p>
    <w:p w14:paraId="057F42D9" w14:textId="3C1CF5BF" w:rsidR="007E41E1" w:rsidRPr="007E41E1" w:rsidRDefault="007E41E1" w:rsidP="00C34C28"/>
    <w:sectPr w:rsidR="007E41E1" w:rsidRPr="007E41E1" w:rsidSect="00577A2C">
      <w:headerReference w:type="even" r:id="rId30"/>
      <w:headerReference w:type="default" r:id="rId31"/>
      <w:footerReference w:type="even" r:id="rId32"/>
      <w:footerReference w:type="default" r:id="rId33"/>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 w:author="TF Cooper" w:date="2018-11-30T13:37:00Z" w:initials="tcooper">
    <w:p w14:paraId="1CD23C8F" w14:textId="6D9F9758" w:rsidR="00742C57" w:rsidRDefault="00742C57">
      <w:pPr>
        <w:pStyle w:val="CommentText"/>
      </w:pPr>
      <w:r>
        <w:rPr>
          <w:rStyle w:val="CommentReference"/>
        </w:rPr>
        <w:annotationRef/>
      </w:r>
      <w:r>
        <w:t>Reads more like M&amp;M?</w:t>
      </w:r>
    </w:p>
  </w:comment>
  <w:comment w:id="175" w:author="TF Cooper" w:date="2018-12-02T23:05:00Z" w:initials="tcooper">
    <w:p w14:paraId="521DEEA7" w14:textId="653AA204" w:rsidR="00742C57" w:rsidRDefault="00742C57">
      <w:pPr>
        <w:pStyle w:val="CommentText"/>
      </w:pPr>
      <w:r>
        <w:rPr>
          <w:rStyle w:val="CommentReference"/>
        </w:rPr>
        <w:annotationRef/>
      </w:r>
      <w:r>
        <w:t>?</w:t>
      </w:r>
    </w:p>
  </w:comment>
  <w:comment w:id="176" w:author="TF Cooper" w:date="2018-12-02T23:12:00Z" w:initials="tcooper">
    <w:p w14:paraId="73EA312A" w14:textId="35D3F23A" w:rsidR="00742C57" w:rsidRDefault="00742C57">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D23C8F" w15:done="0"/>
  <w15:commentEx w15:paraId="521DEEA7" w15:done="0"/>
  <w15:commentEx w15:paraId="73EA31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D23C8F" w16cid:durableId="1FABBBB3"/>
  <w16cid:commentId w16cid:paraId="521DEEA7" w16cid:durableId="1FAEE3D1"/>
  <w16cid:commentId w16cid:paraId="73EA312A" w16cid:durableId="1FAEE5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986679" w14:textId="77777777" w:rsidR="00866004" w:rsidRDefault="00866004">
      <w:pPr>
        <w:spacing w:line="240" w:lineRule="auto"/>
      </w:pPr>
      <w:r>
        <w:separator/>
      </w:r>
    </w:p>
  </w:endnote>
  <w:endnote w:type="continuationSeparator" w:id="0">
    <w:p w14:paraId="5299294C" w14:textId="77777777" w:rsidR="00866004" w:rsidRDefault="008660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742C57" w:rsidRDefault="00742C5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742C57" w:rsidRDefault="00742C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15324514" w:rsidR="00742C57" w:rsidRDefault="00742C57"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742C57" w:rsidRDefault="00742C57"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BBDF1A" w14:textId="77777777" w:rsidR="00866004" w:rsidRDefault="00866004">
      <w:pPr>
        <w:spacing w:line="240" w:lineRule="auto"/>
      </w:pPr>
      <w:r>
        <w:separator/>
      </w:r>
    </w:p>
  </w:footnote>
  <w:footnote w:type="continuationSeparator" w:id="0">
    <w:p w14:paraId="2D6D560F" w14:textId="77777777" w:rsidR="00866004" w:rsidRDefault="0086600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742C57" w:rsidRDefault="00742C57"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7309BE33" w:rsidR="00742C57" w:rsidRDefault="00742C57" w:rsidP="009E4CD4">
    <w:pPr>
      <w:pStyle w:val="Header"/>
      <w:ind w:firstLine="0"/>
    </w:pPr>
    <w:r>
      <w:t>Ram et al.</w:t>
    </w:r>
    <w:r>
      <w:ptab w:relativeTo="margin" w:alignment="right" w:leader="none"/>
    </w:r>
    <w:r>
      <w:fldChar w:fldCharType="begin"/>
    </w:r>
    <w:r>
      <w:instrText xml:space="preserve"> DATE \@ "MMMM d, yyyy" </w:instrText>
    </w:r>
    <w:r>
      <w:fldChar w:fldCharType="separate"/>
    </w:r>
    <w:ins w:id="229" w:author="Yoav Ram" w:date="2018-12-17T11:46:00Z">
      <w:r>
        <w:rPr>
          <w:noProof/>
        </w:rPr>
        <w:t>December 17, 2018</w:t>
      </w:r>
    </w:ins>
    <w:del w:id="230" w:author="Yoav Ram" w:date="2018-12-07T09:08:00Z">
      <w:r w:rsidDel="000006D8">
        <w:rPr>
          <w:noProof/>
        </w:rPr>
        <w:delText>December 2, 2018</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3F6874"/>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2C57"/>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66004"/>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2152"/>
    <w:rsid w:val="00DB4111"/>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l.dropboxusercontent.com/u/1578682/supp.ipynb" TargetMode="External"/><Relationship Id="rId3" Type="http://schemas.openxmlformats.org/officeDocument/2006/relationships/styles" Target="styles.xml"/><Relationship Id="rId21" Type="http://schemas.openxmlformats.org/officeDocument/2006/relationships/hyperlink" Target="https://figshare.com/s/b08c6b975779e03ec48e"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emf"/><Relationship Id="rId25" Type="http://schemas.openxmlformats.org/officeDocument/2006/relationships/hyperlink" Target="https://github.com/yoavram/curveball_ms"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curveball.yoavram.com"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curveball.netlify.com"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curveball.yoavram.com" TargetMode="External"/><Relationship Id="rId28" Type="http://schemas.openxmlformats.org/officeDocument/2006/relationships/image" Target="media/image11.emf"/><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hyperlink" Target="https://github.com/yoavram/curveball" TargetMode="External"/><Relationship Id="rId27" Type="http://schemas.openxmlformats.org/officeDocument/2006/relationships/image" Target="media/image10.jpeg"/><Relationship Id="rId30" Type="http://schemas.openxmlformats.org/officeDocument/2006/relationships/header" Target="header1.xml"/><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C2EC1D4-7C65-474C-AA54-F91E42F36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9</Pages>
  <Words>31245</Words>
  <Characters>178097</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7</cp:revision>
  <cp:lastPrinted>2018-06-20T21:14:00Z</cp:lastPrinted>
  <dcterms:created xsi:type="dcterms:W3CDTF">2018-12-02T11:53:00Z</dcterms:created>
  <dcterms:modified xsi:type="dcterms:W3CDTF">2018-12-1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